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F2F2" w14:textId="79B4CDEF" w:rsidR="001A5881" w:rsidRDefault="006F1656" w:rsidP="000665E7">
      <w:pPr>
        <w:ind w:right="-1028"/>
        <w:jc w:val="center"/>
      </w:pPr>
      <w:r>
        <w:rPr>
          <w:noProof/>
          <w:lang w:val="en-US" w:eastAsia="en-US"/>
        </w:rPr>
        <mc:AlternateContent>
          <mc:Choice Requires="wps">
            <w:drawing>
              <wp:anchor distT="45720" distB="45720" distL="114300" distR="114300" simplePos="0" relativeHeight="251677184" behindDoc="1" locked="0" layoutInCell="1" allowOverlap="1" wp14:anchorId="284D4648" wp14:editId="29261297">
                <wp:simplePos x="0" y="0"/>
                <wp:positionH relativeFrom="column">
                  <wp:posOffset>-66040</wp:posOffset>
                </wp:positionH>
                <wp:positionV relativeFrom="paragraph">
                  <wp:posOffset>-256540</wp:posOffset>
                </wp:positionV>
                <wp:extent cx="6083300" cy="84899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8489950"/>
                        </a:xfrm>
                        <a:prstGeom prst="rect">
                          <a:avLst/>
                        </a:prstGeom>
                        <a:solidFill>
                          <a:srgbClr val="FFFFFF"/>
                        </a:solidFill>
                        <a:ln w="9525">
                          <a:noFill/>
                          <a:miter lim="800000"/>
                          <a:headEnd/>
                          <a:tailEnd/>
                        </a:ln>
                      </wps:spPr>
                      <wps:txbx>
                        <w:txbxContent>
                          <w:p w14:paraId="5B062388" w14:textId="074C522F" w:rsidR="00102A65" w:rsidRDefault="00102A65" w:rsidP="006F1656">
                            <w:pPr>
                              <w:pStyle w:val="TTProjectName"/>
                              <w:ind w:left="288"/>
                              <w:rPr>
                                <w:rFonts w:ascii="Arial" w:hAnsi="Arial" w:cs="Arial"/>
                                <w:sz w:val="28"/>
                                <w:szCs w:val="28"/>
                              </w:rPr>
                            </w:pPr>
                          </w:p>
                          <w:p w14:paraId="158DECEE" w14:textId="77777777" w:rsidR="00102A65" w:rsidRDefault="00102A65" w:rsidP="006F1656">
                            <w:pPr>
                              <w:pStyle w:val="TTProjectName"/>
                              <w:ind w:left="288"/>
                              <w:rPr>
                                <w:rFonts w:ascii="Arial" w:hAnsi="Arial" w:cs="Arial"/>
                                <w:sz w:val="28"/>
                                <w:szCs w:val="28"/>
                              </w:rPr>
                            </w:pPr>
                          </w:p>
                          <w:p w14:paraId="00C715BF" w14:textId="4BC8650C" w:rsidR="00102A65" w:rsidRDefault="00102A65"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102A65" w:rsidRPr="00757CB6" w:rsidRDefault="00102A65"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102A65" w:rsidRPr="00757CB6" w:rsidRDefault="00102A65"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102A65" w:rsidRDefault="00102A65" w:rsidP="006F1656">
                            <w:pPr>
                              <w:pStyle w:val="TTProjectName"/>
                              <w:rPr>
                                <w:rFonts w:ascii="Arial" w:hAnsi="Arial" w:cs="Arial"/>
                                <w:sz w:val="28"/>
                                <w:szCs w:val="28"/>
                              </w:rPr>
                            </w:pPr>
                          </w:p>
                          <w:p w14:paraId="22DE7AEE" w14:textId="77777777" w:rsidR="00102A65" w:rsidRDefault="00102A65" w:rsidP="006F1656">
                            <w:pPr>
                              <w:pStyle w:val="TTProjectName"/>
                              <w:rPr>
                                <w:rFonts w:ascii="Arial" w:hAnsi="Arial" w:cs="Arial"/>
                                <w:sz w:val="48"/>
                                <w:szCs w:val="48"/>
                              </w:rPr>
                            </w:pPr>
                          </w:p>
                          <w:p w14:paraId="4C1EB27C" w14:textId="5F64DBB0" w:rsidR="00102A65" w:rsidRPr="00757CB6" w:rsidRDefault="00102A65"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02A65" w:rsidRDefault="00102A65" w:rsidP="006F1656">
                            <w:pPr>
                              <w:pStyle w:val="TTProjectName"/>
                              <w:rPr>
                                <w:rFonts w:ascii="Arial" w:hAnsi="Arial" w:cs="Arial"/>
                                <w:b w:val="0"/>
                                <w:sz w:val="28"/>
                                <w:szCs w:val="28"/>
                              </w:rPr>
                            </w:pPr>
                          </w:p>
                          <w:p w14:paraId="50B21776" w14:textId="77777777" w:rsidR="00102A65" w:rsidRPr="00953813" w:rsidRDefault="00102A65"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102A65" w:rsidRPr="00757CB6" w:rsidRDefault="00102A65"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102A65" w:rsidRDefault="00102A65" w:rsidP="006F1656">
                            <w:pPr>
                              <w:pStyle w:val="TTProjectName"/>
                              <w:rPr>
                                <w:rFonts w:ascii="Arial" w:hAnsi="Arial" w:cs="Arial"/>
                                <w:b w:val="0"/>
                                <w:sz w:val="28"/>
                                <w:szCs w:val="28"/>
                              </w:rPr>
                            </w:pPr>
                          </w:p>
                          <w:p w14:paraId="75881C2E" w14:textId="77777777" w:rsidR="00102A65" w:rsidRPr="00757CB6" w:rsidRDefault="00102A65"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102A65" w:rsidRDefault="00102A65" w:rsidP="006F1656">
                            <w:pPr>
                              <w:pStyle w:val="TTProjectName"/>
                              <w:rPr>
                                <w:rFonts w:ascii="Arial" w:hAnsi="Arial" w:cs="Arial"/>
                                <w:sz w:val="28"/>
                                <w:szCs w:val="28"/>
                              </w:rPr>
                            </w:pPr>
                          </w:p>
                          <w:p w14:paraId="0A399BE2" w14:textId="77777777" w:rsidR="00102A65" w:rsidRDefault="00102A65"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102A65" w:rsidRDefault="00102A65"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102A65" w:rsidRPr="00757CB6" w:rsidRDefault="00102A65" w:rsidP="006F1656">
                            <w:pPr>
                              <w:pStyle w:val="TTProjectName"/>
                              <w:rPr>
                                <w:rFonts w:ascii="Arial" w:hAnsi="Arial" w:cs="Arial"/>
                                <w:sz w:val="32"/>
                                <w:szCs w:val="32"/>
                              </w:rPr>
                            </w:pPr>
                          </w:p>
                          <w:p w14:paraId="557128E2" w14:textId="77777777" w:rsidR="00102A65" w:rsidRPr="00F50452" w:rsidRDefault="00102A65"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102A65" w:rsidRPr="006F1656" w:rsidRDefault="00102A6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4648" id="_x0000_t202" coordsize="21600,21600" o:spt="202" path="m,l,21600r21600,l21600,xe">
                <v:stroke joinstyle="miter"/>
                <v:path gradientshapeok="t" o:connecttype="rect"/>
              </v:shapetype>
              <v:shape id="Text Box 2" o:spid="_x0000_s1026" type="#_x0000_t202" style="position:absolute;left:0;text-align:left;margin-left:-5.2pt;margin-top:-20.2pt;width:479pt;height:668.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93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" stroked="f">
                <v:textbox>
                  <w:txbxContent>
                    <w:p w14:paraId="5B062388" w14:textId="074C522F" w:rsidR="00102A65" w:rsidRDefault="00102A65" w:rsidP="006F1656">
                      <w:pPr>
                        <w:pStyle w:val="TTProjectName"/>
                        <w:ind w:left="288"/>
                        <w:rPr>
                          <w:rFonts w:ascii="Arial" w:hAnsi="Arial" w:cs="Arial"/>
                          <w:sz w:val="28"/>
                          <w:szCs w:val="28"/>
                        </w:rPr>
                      </w:pPr>
                    </w:p>
                    <w:p w14:paraId="158DECEE" w14:textId="77777777" w:rsidR="00102A65" w:rsidRDefault="00102A65" w:rsidP="006F1656">
                      <w:pPr>
                        <w:pStyle w:val="TTProjectName"/>
                        <w:ind w:left="288"/>
                        <w:rPr>
                          <w:rFonts w:ascii="Arial" w:hAnsi="Arial" w:cs="Arial"/>
                          <w:sz w:val="28"/>
                          <w:szCs w:val="28"/>
                        </w:rPr>
                      </w:pPr>
                    </w:p>
                    <w:p w14:paraId="00C715BF" w14:textId="4BC8650C" w:rsidR="00102A65" w:rsidRDefault="00102A65"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102A65" w:rsidRPr="00757CB6" w:rsidRDefault="00102A65"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102A65" w:rsidRPr="00757CB6" w:rsidRDefault="00102A65"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102A65" w:rsidRDefault="00102A65" w:rsidP="006F1656">
                      <w:pPr>
                        <w:pStyle w:val="TTProjectName"/>
                        <w:rPr>
                          <w:rFonts w:ascii="Arial" w:hAnsi="Arial" w:cs="Arial"/>
                          <w:sz w:val="28"/>
                          <w:szCs w:val="28"/>
                        </w:rPr>
                      </w:pPr>
                    </w:p>
                    <w:p w14:paraId="22DE7AEE" w14:textId="77777777" w:rsidR="00102A65" w:rsidRDefault="00102A65" w:rsidP="006F1656">
                      <w:pPr>
                        <w:pStyle w:val="TTProjectName"/>
                        <w:rPr>
                          <w:rFonts w:ascii="Arial" w:hAnsi="Arial" w:cs="Arial"/>
                          <w:sz w:val="48"/>
                          <w:szCs w:val="48"/>
                        </w:rPr>
                      </w:pPr>
                    </w:p>
                    <w:p w14:paraId="4C1EB27C" w14:textId="5F64DBB0" w:rsidR="00102A65" w:rsidRPr="00757CB6" w:rsidRDefault="00102A65"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02A65" w:rsidRDefault="00102A65" w:rsidP="006F1656">
                      <w:pPr>
                        <w:pStyle w:val="TTProjectName"/>
                        <w:rPr>
                          <w:rFonts w:ascii="Arial" w:hAnsi="Arial" w:cs="Arial"/>
                          <w:b w:val="0"/>
                          <w:sz w:val="28"/>
                          <w:szCs w:val="28"/>
                        </w:rPr>
                      </w:pPr>
                    </w:p>
                    <w:p w14:paraId="50B21776" w14:textId="77777777" w:rsidR="00102A65" w:rsidRPr="00953813" w:rsidRDefault="00102A65"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102A65" w:rsidRPr="00757CB6" w:rsidRDefault="00102A65"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102A65" w:rsidRDefault="00102A65" w:rsidP="006F1656">
                      <w:pPr>
                        <w:pStyle w:val="TTProjectName"/>
                        <w:rPr>
                          <w:rFonts w:ascii="Arial" w:hAnsi="Arial" w:cs="Arial"/>
                          <w:b w:val="0"/>
                          <w:sz w:val="28"/>
                          <w:szCs w:val="28"/>
                        </w:rPr>
                      </w:pPr>
                    </w:p>
                    <w:p w14:paraId="75881C2E" w14:textId="77777777" w:rsidR="00102A65" w:rsidRPr="00757CB6" w:rsidRDefault="00102A65"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102A65" w:rsidRDefault="00102A65" w:rsidP="006F1656">
                      <w:pPr>
                        <w:pStyle w:val="TTProjectName"/>
                        <w:rPr>
                          <w:rFonts w:ascii="Arial" w:hAnsi="Arial" w:cs="Arial"/>
                          <w:sz w:val="28"/>
                          <w:szCs w:val="28"/>
                        </w:rPr>
                      </w:pPr>
                    </w:p>
                    <w:p w14:paraId="0A399BE2" w14:textId="77777777" w:rsidR="00102A65" w:rsidRDefault="00102A65"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102A65" w:rsidRDefault="00102A65"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102A65" w:rsidRPr="00757CB6" w:rsidRDefault="00102A65" w:rsidP="006F1656">
                      <w:pPr>
                        <w:pStyle w:val="TTProjectName"/>
                        <w:rPr>
                          <w:rFonts w:ascii="Arial" w:hAnsi="Arial" w:cs="Arial"/>
                          <w:sz w:val="32"/>
                          <w:szCs w:val="32"/>
                        </w:rPr>
                      </w:pPr>
                    </w:p>
                    <w:p w14:paraId="557128E2" w14:textId="77777777" w:rsidR="00102A65" w:rsidRPr="00F50452" w:rsidRDefault="00102A65"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102A65" w:rsidRPr="006F1656" w:rsidRDefault="00102A65">
                      <w:pPr>
                        <w:rPr>
                          <w:lang w:val="en-US"/>
                        </w:rPr>
                      </w:pPr>
                    </w:p>
                  </w:txbxContent>
                </v:textbox>
              </v:shape>
            </w:pict>
          </mc:Fallback>
        </mc:AlternateContent>
      </w:r>
    </w:p>
    <w:p w14:paraId="210105CF" w14:textId="232237B6" w:rsidR="001A5881" w:rsidRDefault="001A5881" w:rsidP="00B7439C">
      <w:pPr>
        <w:rPr>
          <w:rFonts w:ascii="Calibri" w:hAnsi="Calibri"/>
          <w:spacing w:val="60"/>
          <w:sz w:val="36"/>
        </w:rPr>
        <w:sectPr w:rsidR="001A5881">
          <w:headerReference w:type="default" r:id="rId9"/>
          <w:type w:val="oddPage"/>
          <w:pgSz w:w="12240" w:h="15840"/>
          <w:pgMar w:top="1814" w:right="2722" w:bottom="1440" w:left="1474" w:header="720" w:footer="720" w:gutter="0"/>
          <w:cols w:space="720"/>
          <w:titlePg/>
        </w:sectPr>
      </w:pP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15041A91" w14:textId="77777777" w:rsidR="00BF3F13" w:rsidRDefault="00BF3F13" w:rsidP="002723DE">
      <w:pPr>
        <w:rPr>
          <w:rFonts w:ascii="Apple Garamond Light" w:hAnsi="Apple Garamond Light"/>
          <w:lang w:val="es-MX"/>
        </w:rPr>
      </w:pPr>
    </w:p>
    <w:p w14:paraId="597BE58C" w14:textId="753197F1" w:rsidR="00BF3F13" w:rsidRDefault="00BF3F13" w:rsidP="002723DE">
      <w:pPr>
        <w:rPr>
          <w:rFonts w:ascii="Apple Garamond Light" w:hAnsi="Apple Garamond Light"/>
          <w:lang w:val="es-MX"/>
        </w:rPr>
      </w:pPr>
      <w:r>
        <w:rPr>
          <w:rFonts w:ascii="Apple Garamond Light" w:hAnsi="Apple Garamond Light"/>
          <w:lang w:val="es-MX"/>
        </w:rPr>
        <w:t>A mis compañeros y amigos, que me acompañaron durante los años de universidad</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0C9AE484" w14:textId="754A1357" w:rsidR="008F5FF8" w:rsidRDefault="00A411C9">
      <w:pPr>
        <w:rPr>
          <w:rFonts w:ascii="Apple Garamond Light" w:hAnsi="Apple Garamond Light"/>
          <w:lang w:val="es-MX"/>
        </w:rPr>
      </w:pPr>
      <w:r>
        <w:rPr>
          <w:rFonts w:ascii="Apple Garamond Light" w:hAnsi="Apple Garamond Light"/>
          <w:lang w:val="es-MX"/>
        </w:rPr>
        <w:t>A todos ellos, muchas gracias por compartir su tiempo conmigo.</w:t>
      </w:r>
    </w:p>
    <w:p w14:paraId="24B279E9" w14:textId="27477691" w:rsidR="0068743B" w:rsidRDefault="008F5FF8">
      <w:pPr>
        <w:rPr>
          <w:rFonts w:ascii="Apple Garamond Light" w:hAnsi="Apple Garamond Light"/>
          <w:lang w:val="es-MX"/>
        </w:rPr>
      </w:pPr>
      <w:r>
        <w:rPr>
          <w:rFonts w:ascii="Apple Garamond Light" w:hAnsi="Apple Garamond Light"/>
          <w:lang w:val="es-MX"/>
        </w:rPr>
        <w:br w:type="page"/>
      </w:r>
    </w:p>
    <w:p w14:paraId="7B9C6CE4" w14:textId="77777777" w:rsidR="0068743B" w:rsidRDefault="0068743B">
      <w:pPr>
        <w:rPr>
          <w:rFonts w:ascii="Apple Garamond Light" w:hAnsi="Apple Garamond Light"/>
          <w:lang w:val="es-MX"/>
        </w:rPr>
      </w:pPr>
      <w:r>
        <w:rPr>
          <w:rFonts w:ascii="Apple Garamond Light" w:hAnsi="Apple Garamond Light"/>
          <w:lang w:val="es-MX"/>
        </w:rPr>
        <w:lastRenderedPageBreak/>
        <w:br w:type="page"/>
      </w:r>
    </w:p>
    <w:p w14:paraId="06708FC0" w14:textId="77777777" w:rsidR="008F5FF8" w:rsidRPr="00EE342F" w:rsidRDefault="008F5FF8">
      <w:pPr>
        <w:rPr>
          <w:rFonts w:ascii="Apple Garamond Light" w:hAnsi="Apple Garamond Light"/>
          <w:lang w:val="es-MX"/>
        </w:rPr>
        <w:sectPr w:rsidR="008F5FF8"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1A10E4CB" w14:textId="77777777" w:rsidR="0068743B" w:rsidRDefault="0068743B" w:rsidP="00C41DE4">
      <w:pPr>
        <w:jc w:val="center"/>
        <w:rPr>
          <w:rFonts w:ascii="Apple Garamond" w:hAnsi="Apple Garamond"/>
          <w:b/>
          <w:sz w:val="40"/>
        </w:rPr>
      </w:pPr>
    </w:p>
    <w:p w14:paraId="6CC839AD" w14:textId="535048D7" w:rsidR="0068743B" w:rsidRDefault="0068743B">
      <w:pPr>
        <w:rPr>
          <w:rFonts w:ascii="Apple Garamond" w:hAnsi="Apple Garamond"/>
          <w:b/>
          <w:sz w:val="40"/>
        </w:rPr>
      </w:pPr>
    </w:p>
    <w:p w14:paraId="36BC0E7A" w14:textId="1525F8D8" w:rsidR="001A5881" w:rsidRPr="00EE342F" w:rsidRDefault="001A5881" w:rsidP="00C41DE4">
      <w:pPr>
        <w:jc w:val="center"/>
        <w:rPr>
          <w:rFonts w:ascii="Apple Garamond" w:hAnsi="Apple Garamond"/>
          <w:b/>
          <w:sz w:val="40"/>
          <w:lang w:val="en-US"/>
        </w:rPr>
      </w:pPr>
      <w:r w:rsidRPr="00EA0C94">
        <w:rPr>
          <w:rFonts w:ascii="Apple Garamond" w:hAnsi="Apple Garamond"/>
          <w:b/>
          <w:sz w:val="40"/>
        </w:rPr>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308D7358" w14:textId="77777777" w:rsidR="00953357"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8140592" w:history="1">
            <w:r w:rsidR="00953357" w:rsidRPr="00CF43C0">
              <w:rPr>
                <w:rStyle w:val="Hipervnculo"/>
                <w:noProof/>
              </w:rPr>
              <w:t>1.</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Introducción</w:t>
            </w:r>
            <w:r w:rsidR="00953357">
              <w:rPr>
                <w:noProof/>
                <w:webHidden/>
              </w:rPr>
              <w:tab/>
            </w:r>
            <w:r w:rsidR="00953357">
              <w:rPr>
                <w:noProof/>
                <w:webHidden/>
              </w:rPr>
              <w:fldChar w:fldCharType="begin"/>
            </w:r>
            <w:r w:rsidR="00953357">
              <w:rPr>
                <w:noProof/>
                <w:webHidden/>
              </w:rPr>
              <w:instrText xml:space="preserve"> PAGEREF _Toc408140592 \h </w:instrText>
            </w:r>
            <w:r w:rsidR="00953357">
              <w:rPr>
                <w:noProof/>
                <w:webHidden/>
              </w:rPr>
            </w:r>
            <w:r w:rsidR="00953357">
              <w:rPr>
                <w:noProof/>
                <w:webHidden/>
              </w:rPr>
              <w:fldChar w:fldCharType="separate"/>
            </w:r>
            <w:r w:rsidR="00882C4D">
              <w:rPr>
                <w:noProof/>
                <w:webHidden/>
              </w:rPr>
              <w:t>1</w:t>
            </w:r>
            <w:r w:rsidR="00953357">
              <w:rPr>
                <w:noProof/>
                <w:webHidden/>
              </w:rPr>
              <w:fldChar w:fldCharType="end"/>
            </w:r>
          </w:hyperlink>
        </w:p>
        <w:p w14:paraId="3D8EC126"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593" w:history="1">
            <w:r w:rsidR="00953357" w:rsidRPr="00CF43C0">
              <w:rPr>
                <w:rStyle w:val="Hipervnculo"/>
                <w:noProof/>
              </w:rPr>
              <w:t>1.1. Objetivo General</w:t>
            </w:r>
            <w:r w:rsidR="00953357">
              <w:rPr>
                <w:noProof/>
                <w:webHidden/>
              </w:rPr>
              <w:tab/>
            </w:r>
            <w:r w:rsidR="00953357">
              <w:rPr>
                <w:noProof/>
                <w:webHidden/>
              </w:rPr>
              <w:fldChar w:fldCharType="begin"/>
            </w:r>
            <w:r w:rsidR="00953357">
              <w:rPr>
                <w:noProof/>
                <w:webHidden/>
              </w:rPr>
              <w:instrText xml:space="preserve"> PAGEREF _Toc408140593 \h </w:instrText>
            </w:r>
            <w:r w:rsidR="00953357">
              <w:rPr>
                <w:noProof/>
                <w:webHidden/>
              </w:rPr>
            </w:r>
            <w:r w:rsidR="00953357">
              <w:rPr>
                <w:noProof/>
                <w:webHidden/>
              </w:rPr>
              <w:fldChar w:fldCharType="separate"/>
            </w:r>
            <w:r w:rsidR="00882C4D">
              <w:rPr>
                <w:noProof/>
                <w:webHidden/>
              </w:rPr>
              <w:t>2</w:t>
            </w:r>
            <w:r w:rsidR="00953357">
              <w:rPr>
                <w:noProof/>
                <w:webHidden/>
              </w:rPr>
              <w:fldChar w:fldCharType="end"/>
            </w:r>
          </w:hyperlink>
        </w:p>
        <w:p w14:paraId="2894A1E7"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594" w:history="1">
            <w:r w:rsidR="00953357" w:rsidRPr="00CF43C0">
              <w:rPr>
                <w:rStyle w:val="Hipervnculo"/>
                <w:noProof/>
              </w:rPr>
              <w:t>1.2. Objetivo específico</w:t>
            </w:r>
            <w:r w:rsidR="00953357">
              <w:rPr>
                <w:noProof/>
                <w:webHidden/>
              </w:rPr>
              <w:tab/>
            </w:r>
            <w:r w:rsidR="00953357">
              <w:rPr>
                <w:noProof/>
                <w:webHidden/>
              </w:rPr>
              <w:fldChar w:fldCharType="begin"/>
            </w:r>
            <w:r w:rsidR="00953357">
              <w:rPr>
                <w:noProof/>
                <w:webHidden/>
              </w:rPr>
              <w:instrText xml:space="preserve"> PAGEREF _Toc408140594 \h </w:instrText>
            </w:r>
            <w:r w:rsidR="00953357">
              <w:rPr>
                <w:noProof/>
                <w:webHidden/>
              </w:rPr>
            </w:r>
            <w:r w:rsidR="00953357">
              <w:rPr>
                <w:noProof/>
                <w:webHidden/>
              </w:rPr>
              <w:fldChar w:fldCharType="separate"/>
            </w:r>
            <w:r w:rsidR="00882C4D">
              <w:rPr>
                <w:noProof/>
                <w:webHidden/>
              </w:rPr>
              <w:t>2</w:t>
            </w:r>
            <w:r w:rsidR="00953357">
              <w:rPr>
                <w:noProof/>
                <w:webHidden/>
              </w:rPr>
              <w:fldChar w:fldCharType="end"/>
            </w:r>
          </w:hyperlink>
        </w:p>
        <w:p w14:paraId="6913DF40"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5" w:history="1">
            <w:r w:rsidR="00953357" w:rsidRPr="00CF43C0">
              <w:rPr>
                <w:rStyle w:val="Hipervnculo"/>
                <w:noProof/>
              </w:rPr>
              <w:t>2.</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Análisis de la problemática</w:t>
            </w:r>
            <w:r w:rsidR="00953357">
              <w:rPr>
                <w:noProof/>
                <w:webHidden/>
              </w:rPr>
              <w:tab/>
            </w:r>
            <w:r w:rsidR="00953357">
              <w:rPr>
                <w:noProof/>
                <w:webHidden/>
              </w:rPr>
              <w:fldChar w:fldCharType="begin"/>
            </w:r>
            <w:r w:rsidR="00953357">
              <w:rPr>
                <w:noProof/>
                <w:webHidden/>
              </w:rPr>
              <w:instrText xml:space="preserve"> PAGEREF _Toc408140595 \h </w:instrText>
            </w:r>
            <w:r w:rsidR="00953357">
              <w:rPr>
                <w:noProof/>
                <w:webHidden/>
              </w:rPr>
            </w:r>
            <w:r w:rsidR="00953357">
              <w:rPr>
                <w:noProof/>
                <w:webHidden/>
              </w:rPr>
              <w:fldChar w:fldCharType="separate"/>
            </w:r>
            <w:r w:rsidR="00882C4D">
              <w:rPr>
                <w:noProof/>
                <w:webHidden/>
              </w:rPr>
              <w:t>3</w:t>
            </w:r>
            <w:r w:rsidR="00953357">
              <w:rPr>
                <w:noProof/>
                <w:webHidden/>
              </w:rPr>
              <w:fldChar w:fldCharType="end"/>
            </w:r>
          </w:hyperlink>
        </w:p>
        <w:p w14:paraId="3A688D44"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596" w:history="1">
            <w:r w:rsidR="00953357" w:rsidRPr="00CF43C0">
              <w:rPr>
                <w:rStyle w:val="Hipervnculo"/>
                <w:noProof/>
              </w:rPr>
              <w:t>2.1. Estado del arte</w:t>
            </w:r>
            <w:r w:rsidR="00953357">
              <w:rPr>
                <w:noProof/>
                <w:webHidden/>
              </w:rPr>
              <w:tab/>
            </w:r>
            <w:r w:rsidR="00953357">
              <w:rPr>
                <w:noProof/>
                <w:webHidden/>
              </w:rPr>
              <w:fldChar w:fldCharType="begin"/>
            </w:r>
            <w:r w:rsidR="00953357">
              <w:rPr>
                <w:noProof/>
                <w:webHidden/>
              </w:rPr>
              <w:instrText xml:space="preserve"> PAGEREF _Toc408140596 \h </w:instrText>
            </w:r>
            <w:r w:rsidR="00953357">
              <w:rPr>
                <w:noProof/>
                <w:webHidden/>
              </w:rPr>
            </w:r>
            <w:r w:rsidR="00953357">
              <w:rPr>
                <w:noProof/>
                <w:webHidden/>
              </w:rPr>
              <w:fldChar w:fldCharType="separate"/>
            </w:r>
            <w:r w:rsidR="00882C4D">
              <w:rPr>
                <w:noProof/>
                <w:webHidden/>
              </w:rPr>
              <w:t>5</w:t>
            </w:r>
            <w:r w:rsidR="00953357">
              <w:rPr>
                <w:noProof/>
                <w:webHidden/>
              </w:rPr>
              <w:fldChar w:fldCharType="end"/>
            </w:r>
          </w:hyperlink>
        </w:p>
        <w:p w14:paraId="58003C93"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597" w:history="1">
            <w:r w:rsidR="00953357" w:rsidRPr="00CF43C0">
              <w:rPr>
                <w:rStyle w:val="Hipervnculo"/>
                <w:noProof/>
              </w:rPr>
              <w:t>2.1.1. Respecto a los algoritmos de fusión</w:t>
            </w:r>
            <w:r w:rsidR="00953357">
              <w:rPr>
                <w:noProof/>
                <w:webHidden/>
              </w:rPr>
              <w:tab/>
            </w:r>
            <w:r w:rsidR="00953357">
              <w:rPr>
                <w:noProof/>
                <w:webHidden/>
              </w:rPr>
              <w:fldChar w:fldCharType="begin"/>
            </w:r>
            <w:r w:rsidR="00953357">
              <w:rPr>
                <w:noProof/>
                <w:webHidden/>
              </w:rPr>
              <w:instrText xml:space="preserve"> PAGEREF _Toc408140597 \h </w:instrText>
            </w:r>
            <w:r w:rsidR="00953357">
              <w:rPr>
                <w:noProof/>
                <w:webHidden/>
              </w:rPr>
            </w:r>
            <w:r w:rsidR="00953357">
              <w:rPr>
                <w:noProof/>
                <w:webHidden/>
              </w:rPr>
              <w:fldChar w:fldCharType="separate"/>
            </w:r>
            <w:r w:rsidR="00882C4D">
              <w:rPr>
                <w:noProof/>
                <w:webHidden/>
              </w:rPr>
              <w:t>5</w:t>
            </w:r>
            <w:r w:rsidR="00953357">
              <w:rPr>
                <w:noProof/>
                <w:webHidden/>
              </w:rPr>
              <w:fldChar w:fldCharType="end"/>
            </w:r>
          </w:hyperlink>
        </w:p>
        <w:p w14:paraId="1C20A933"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598" w:history="1">
            <w:r w:rsidR="00953357" w:rsidRPr="00CF43C0">
              <w:rPr>
                <w:rStyle w:val="Hipervnculo"/>
                <w:noProof/>
              </w:rPr>
              <w:t>2.1.2. Respecto a la utilización EMG con IMU</w:t>
            </w:r>
            <w:r w:rsidR="00953357">
              <w:rPr>
                <w:noProof/>
                <w:webHidden/>
              </w:rPr>
              <w:tab/>
            </w:r>
            <w:r w:rsidR="00953357">
              <w:rPr>
                <w:noProof/>
                <w:webHidden/>
              </w:rPr>
              <w:fldChar w:fldCharType="begin"/>
            </w:r>
            <w:r w:rsidR="00953357">
              <w:rPr>
                <w:noProof/>
                <w:webHidden/>
              </w:rPr>
              <w:instrText xml:space="preserve"> PAGEREF _Toc408140598 \h </w:instrText>
            </w:r>
            <w:r w:rsidR="00953357">
              <w:rPr>
                <w:noProof/>
                <w:webHidden/>
              </w:rPr>
            </w:r>
            <w:r w:rsidR="00953357">
              <w:rPr>
                <w:noProof/>
                <w:webHidden/>
              </w:rPr>
              <w:fldChar w:fldCharType="separate"/>
            </w:r>
            <w:r w:rsidR="00882C4D">
              <w:rPr>
                <w:noProof/>
                <w:webHidden/>
              </w:rPr>
              <w:t>6</w:t>
            </w:r>
            <w:r w:rsidR="00953357">
              <w:rPr>
                <w:noProof/>
                <w:webHidden/>
              </w:rPr>
              <w:fldChar w:fldCharType="end"/>
            </w:r>
          </w:hyperlink>
        </w:p>
        <w:p w14:paraId="2C07BC2E"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9" w:history="1">
            <w:r w:rsidR="00953357" w:rsidRPr="00CF43C0">
              <w:rPr>
                <w:rStyle w:val="Hipervnculo"/>
                <w:noProof/>
              </w:rPr>
              <w:t>3.</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Desarrollo de la propuesta</w:t>
            </w:r>
            <w:r w:rsidR="00953357">
              <w:rPr>
                <w:noProof/>
                <w:webHidden/>
              </w:rPr>
              <w:tab/>
            </w:r>
            <w:r w:rsidR="00953357">
              <w:rPr>
                <w:noProof/>
                <w:webHidden/>
              </w:rPr>
              <w:fldChar w:fldCharType="begin"/>
            </w:r>
            <w:r w:rsidR="00953357">
              <w:rPr>
                <w:noProof/>
                <w:webHidden/>
              </w:rPr>
              <w:instrText xml:space="preserve"> PAGEREF _Toc408140599 \h </w:instrText>
            </w:r>
            <w:r w:rsidR="00953357">
              <w:rPr>
                <w:noProof/>
                <w:webHidden/>
              </w:rPr>
            </w:r>
            <w:r w:rsidR="00953357">
              <w:rPr>
                <w:noProof/>
                <w:webHidden/>
              </w:rPr>
              <w:fldChar w:fldCharType="separate"/>
            </w:r>
            <w:r w:rsidR="00882C4D">
              <w:rPr>
                <w:noProof/>
                <w:webHidden/>
              </w:rPr>
              <w:t>6</w:t>
            </w:r>
            <w:r w:rsidR="00953357">
              <w:rPr>
                <w:noProof/>
                <w:webHidden/>
              </w:rPr>
              <w:fldChar w:fldCharType="end"/>
            </w:r>
          </w:hyperlink>
        </w:p>
        <w:p w14:paraId="3FCB0275"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00" w:history="1">
            <w:r w:rsidR="00953357" w:rsidRPr="00CF43C0">
              <w:rPr>
                <w:rStyle w:val="Hipervnculo"/>
                <w:noProof/>
              </w:rPr>
              <w:t>3.1. Marco teórico</w:t>
            </w:r>
            <w:r w:rsidR="00953357">
              <w:rPr>
                <w:noProof/>
                <w:webHidden/>
              </w:rPr>
              <w:tab/>
            </w:r>
            <w:r w:rsidR="00953357">
              <w:rPr>
                <w:noProof/>
                <w:webHidden/>
              </w:rPr>
              <w:fldChar w:fldCharType="begin"/>
            </w:r>
            <w:r w:rsidR="00953357">
              <w:rPr>
                <w:noProof/>
                <w:webHidden/>
              </w:rPr>
              <w:instrText xml:space="preserve"> PAGEREF _Toc408140600 \h </w:instrText>
            </w:r>
            <w:r w:rsidR="00953357">
              <w:rPr>
                <w:noProof/>
                <w:webHidden/>
              </w:rPr>
            </w:r>
            <w:r w:rsidR="00953357">
              <w:rPr>
                <w:noProof/>
                <w:webHidden/>
              </w:rPr>
              <w:fldChar w:fldCharType="separate"/>
            </w:r>
            <w:r w:rsidR="00882C4D">
              <w:rPr>
                <w:noProof/>
                <w:webHidden/>
              </w:rPr>
              <w:t>6</w:t>
            </w:r>
            <w:r w:rsidR="00953357">
              <w:rPr>
                <w:noProof/>
                <w:webHidden/>
              </w:rPr>
              <w:fldChar w:fldCharType="end"/>
            </w:r>
          </w:hyperlink>
        </w:p>
        <w:p w14:paraId="6A2A22DC"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01" w:history="1">
            <w:r w:rsidR="00953357" w:rsidRPr="00CF43C0">
              <w:rPr>
                <w:rStyle w:val="Hipervnculo"/>
                <w:noProof/>
              </w:rPr>
              <w:t>3.2. Diseño de la propuesta</w:t>
            </w:r>
            <w:r w:rsidR="00953357">
              <w:rPr>
                <w:noProof/>
                <w:webHidden/>
              </w:rPr>
              <w:tab/>
            </w:r>
            <w:r w:rsidR="00953357">
              <w:rPr>
                <w:noProof/>
                <w:webHidden/>
              </w:rPr>
              <w:fldChar w:fldCharType="begin"/>
            </w:r>
            <w:r w:rsidR="00953357">
              <w:rPr>
                <w:noProof/>
                <w:webHidden/>
              </w:rPr>
              <w:instrText xml:space="preserve"> PAGEREF _Toc408140601 \h </w:instrText>
            </w:r>
            <w:r w:rsidR="00953357">
              <w:rPr>
                <w:noProof/>
                <w:webHidden/>
              </w:rPr>
            </w:r>
            <w:r w:rsidR="00953357">
              <w:rPr>
                <w:noProof/>
                <w:webHidden/>
              </w:rPr>
              <w:fldChar w:fldCharType="separate"/>
            </w:r>
            <w:r w:rsidR="00882C4D">
              <w:rPr>
                <w:noProof/>
                <w:webHidden/>
              </w:rPr>
              <w:t>18</w:t>
            </w:r>
            <w:r w:rsidR="00953357">
              <w:rPr>
                <w:noProof/>
                <w:webHidden/>
              </w:rPr>
              <w:fldChar w:fldCharType="end"/>
            </w:r>
          </w:hyperlink>
        </w:p>
        <w:p w14:paraId="6D884263"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2" w:history="1">
            <w:r w:rsidR="00953357" w:rsidRPr="00CF43C0">
              <w:rPr>
                <w:rStyle w:val="Hipervnculo"/>
                <w:noProof/>
              </w:rPr>
              <w:t>3.2.1. Metodología</w:t>
            </w:r>
            <w:r w:rsidR="00953357">
              <w:rPr>
                <w:noProof/>
                <w:webHidden/>
              </w:rPr>
              <w:tab/>
            </w:r>
            <w:r w:rsidR="00953357">
              <w:rPr>
                <w:noProof/>
                <w:webHidden/>
              </w:rPr>
              <w:fldChar w:fldCharType="begin"/>
            </w:r>
            <w:r w:rsidR="00953357">
              <w:rPr>
                <w:noProof/>
                <w:webHidden/>
              </w:rPr>
              <w:instrText xml:space="preserve"> PAGEREF _Toc408140602 \h </w:instrText>
            </w:r>
            <w:r w:rsidR="00953357">
              <w:rPr>
                <w:noProof/>
                <w:webHidden/>
              </w:rPr>
            </w:r>
            <w:r w:rsidR="00953357">
              <w:rPr>
                <w:noProof/>
                <w:webHidden/>
              </w:rPr>
              <w:fldChar w:fldCharType="separate"/>
            </w:r>
            <w:r w:rsidR="00882C4D">
              <w:rPr>
                <w:noProof/>
                <w:webHidden/>
              </w:rPr>
              <w:t>18</w:t>
            </w:r>
            <w:r w:rsidR="00953357">
              <w:rPr>
                <w:noProof/>
                <w:webHidden/>
              </w:rPr>
              <w:fldChar w:fldCharType="end"/>
            </w:r>
          </w:hyperlink>
        </w:p>
        <w:p w14:paraId="1F67C275"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3" w:history="1">
            <w:r w:rsidR="00953357" w:rsidRPr="00CF43C0">
              <w:rPr>
                <w:rStyle w:val="Hipervnculo"/>
                <w:noProof/>
              </w:rPr>
              <w:t>3.2.2. Requisitos</w:t>
            </w:r>
            <w:r w:rsidR="00953357">
              <w:rPr>
                <w:noProof/>
                <w:webHidden/>
              </w:rPr>
              <w:tab/>
            </w:r>
            <w:r w:rsidR="00953357">
              <w:rPr>
                <w:noProof/>
                <w:webHidden/>
              </w:rPr>
              <w:fldChar w:fldCharType="begin"/>
            </w:r>
            <w:r w:rsidR="00953357">
              <w:rPr>
                <w:noProof/>
                <w:webHidden/>
              </w:rPr>
              <w:instrText xml:space="preserve"> PAGEREF _Toc408140603 \h </w:instrText>
            </w:r>
            <w:r w:rsidR="00953357">
              <w:rPr>
                <w:noProof/>
                <w:webHidden/>
              </w:rPr>
            </w:r>
            <w:r w:rsidR="00953357">
              <w:rPr>
                <w:noProof/>
                <w:webHidden/>
              </w:rPr>
              <w:fldChar w:fldCharType="separate"/>
            </w:r>
            <w:r w:rsidR="00882C4D">
              <w:rPr>
                <w:noProof/>
                <w:webHidden/>
              </w:rPr>
              <w:t>19</w:t>
            </w:r>
            <w:r w:rsidR="00953357">
              <w:rPr>
                <w:noProof/>
                <w:webHidden/>
              </w:rPr>
              <w:fldChar w:fldCharType="end"/>
            </w:r>
          </w:hyperlink>
        </w:p>
        <w:p w14:paraId="6A9BCAF5"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04" w:history="1">
            <w:r w:rsidR="00953357" w:rsidRPr="00CF43C0">
              <w:rPr>
                <w:rStyle w:val="Hipervnculo"/>
                <w:noProof/>
              </w:rPr>
              <w:t>3.3. Implementación</w:t>
            </w:r>
            <w:r w:rsidR="00953357">
              <w:rPr>
                <w:noProof/>
                <w:webHidden/>
              </w:rPr>
              <w:tab/>
            </w:r>
            <w:r w:rsidR="00953357">
              <w:rPr>
                <w:noProof/>
                <w:webHidden/>
              </w:rPr>
              <w:fldChar w:fldCharType="begin"/>
            </w:r>
            <w:r w:rsidR="00953357">
              <w:rPr>
                <w:noProof/>
                <w:webHidden/>
              </w:rPr>
              <w:instrText xml:space="preserve"> PAGEREF _Toc408140604 \h </w:instrText>
            </w:r>
            <w:r w:rsidR="00953357">
              <w:rPr>
                <w:noProof/>
                <w:webHidden/>
              </w:rPr>
            </w:r>
            <w:r w:rsidR="00953357">
              <w:rPr>
                <w:noProof/>
                <w:webHidden/>
              </w:rPr>
              <w:fldChar w:fldCharType="separate"/>
            </w:r>
            <w:r w:rsidR="00882C4D">
              <w:rPr>
                <w:noProof/>
                <w:webHidden/>
              </w:rPr>
              <w:t>19</w:t>
            </w:r>
            <w:r w:rsidR="00953357">
              <w:rPr>
                <w:noProof/>
                <w:webHidden/>
              </w:rPr>
              <w:fldChar w:fldCharType="end"/>
            </w:r>
          </w:hyperlink>
        </w:p>
        <w:p w14:paraId="75C60BA4"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5" w:history="1">
            <w:r w:rsidR="00953357" w:rsidRPr="00CF43C0">
              <w:rPr>
                <w:rStyle w:val="Hipervnculo"/>
                <w:noProof/>
              </w:rPr>
              <w:t>3.3.1. Selección de los sensores</w:t>
            </w:r>
            <w:r w:rsidR="00953357">
              <w:rPr>
                <w:noProof/>
                <w:webHidden/>
              </w:rPr>
              <w:tab/>
            </w:r>
            <w:r w:rsidR="00953357">
              <w:rPr>
                <w:noProof/>
                <w:webHidden/>
              </w:rPr>
              <w:fldChar w:fldCharType="begin"/>
            </w:r>
            <w:r w:rsidR="00953357">
              <w:rPr>
                <w:noProof/>
                <w:webHidden/>
              </w:rPr>
              <w:instrText xml:space="preserve"> PAGEREF _Toc408140605 \h </w:instrText>
            </w:r>
            <w:r w:rsidR="00953357">
              <w:rPr>
                <w:noProof/>
                <w:webHidden/>
              </w:rPr>
            </w:r>
            <w:r w:rsidR="00953357">
              <w:rPr>
                <w:noProof/>
                <w:webHidden/>
              </w:rPr>
              <w:fldChar w:fldCharType="separate"/>
            </w:r>
            <w:r w:rsidR="00882C4D">
              <w:rPr>
                <w:noProof/>
                <w:webHidden/>
              </w:rPr>
              <w:t>19</w:t>
            </w:r>
            <w:r w:rsidR="00953357">
              <w:rPr>
                <w:noProof/>
                <w:webHidden/>
              </w:rPr>
              <w:fldChar w:fldCharType="end"/>
            </w:r>
          </w:hyperlink>
        </w:p>
        <w:p w14:paraId="49B98F55"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6" w:history="1">
            <w:r w:rsidR="00953357" w:rsidRPr="00CF43C0">
              <w:rPr>
                <w:rStyle w:val="Hipervnculo"/>
                <w:noProof/>
              </w:rPr>
              <w:t>3.3.2. Selección de protocolo de comunicación</w:t>
            </w:r>
            <w:r w:rsidR="00953357">
              <w:rPr>
                <w:noProof/>
                <w:webHidden/>
              </w:rPr>
              <w:tab/>
            </w:r>
            <w:r w:rsidR="00953357">
              <w:rPr>
                <w:noProof/>
                <w:webHidden/>
              </w:rPr>
              <w:fldChar w:fldCharType="begin"/>
            </w:r>
            <w:r w:rsidR="00953357">
              <w:rPr>
                <w:noProof/>
                <w:webHidden/>
              </w:rPr>
              <w:instrText xml:space="preserve"> PAGEREF _Toc408140606 \h </w:instrText>
            </w:r>
            <w:r w:rsidR="00953357">
              <w:rPr>
                <w:noProof/>
                <w:webHidden/>
              </w:rPr>
            </w:r>
            <w:r w:rsidR="00953357">
              <w:rPr>
                <w:noProof/>
                <w:webHidden/>
              </w:rPr>
              <w:fldChar w:fldCharType="separate"/>
            </w:r>
            <w:r w:rsidR="00882C4D">
              <w:rPr>
                <w:noProof/>
                <w:webHidden/>
              </w:rPr>
              <w:t>21</w:t>
            </w:r>
            <w:r w:rsidR="00953357">
              <w:rPr>
                <w:noProof/>
                <w:webHidden/>
              </w:rPr>
              <w:fldChar w:fldCharType="end"/>
            </w:r>
          </w:hyperlink>
        </w:p>
        <w:p w14:paraId="6EBC9A59"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7" w:history="1">
            <w:r w:rsidR="00953357" w:rsidRPr="00CF43C0">
              <w:rPr>
                <w:rStyle w:val="Hipervnculo"/>
                <w:noProof/>
              </w:rPr>
              <w:t>3.3.3. Selección de la plataforma de desarrollo</w:t>
            </w:r>
            <w:r w:rsidR="00953357">
              <w:rPr>
                <w:noProof/>
                <w:webHidden/>
              </w:rPr>
              <w:tab/>
            </w:r>
            <w:r w:rsidR="00953357">
              <w:rPr>
                <w:noProof/>
                <w:webHidden/>
              </w:rPr>
              <w:fldChar w:fldCharType="begin"/>
            </w:r>
            <w:r w:rsidR="00953357">
              <w:rPr>
                <w:noProof/>
                <w:webHidden/>
              </w:rPr>
              <w:instrText xml:space="preserve"> PAGEREF _Toc408140607 \h </w:instrText>
            </w:r>
            <w:r w:rsidR="00953357">
              <w:rPr>
                <w:noProof/>
                <w:webHidden/>
              </w:rPr>
            </w:r>
            <w:r w:rsidR="00953357">
              <w:rPr>
                <w:noProof/>
                <w:webHidden/>
              </w:rPr>
              <w:fldChar w:fldCharType="separate"/>
            </w:r>
            <w:r w:rsidR="00882C4D">
              <w:rPr>
                <w:noProof/>
                <w:webHidden/>
              </w:rPr>
              <w:t>22</w:t>
            </w:r>
            <w:r w:rsidR="00953357">
              <w:rPr>
                <w:noProof/>
                <w:webHidden/>
              </w:rPr>
              <w:fldChar w:fldCharType="end"/>
            </w:r>
          </w:hyperlink>
        </w:p>
        <w:p w14:paraId="547A4CCE"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8" w:history="1">
            <w:r w:rsidR="00953357" w:rsidRPr="00CF43C0">
              <w:rPr>
                <w:rStyle w:val="Hipervnculo"/>
                <w:noProof/>
              </w:rPr>
              <w:t>3.3.4. Hardware del dispositivo</w:t>
            </w:r>
            <w:r w:rsidR="00953357">
              <w:rPr>
                <w:noProof/>
                <w:webHidden/>
              </w:rPr>
              <w:tab/>
            </w:r>
            <w:r w:rsidR="00953357">
              <w:rPr>
                <w:noProof/>
                <w:webHidden/>
              </w:rPr>
              <w:fldChar w:fldCharType="begin"/>
            </w:r>
            <w:r w:rsidR="00953357">
              <w:rPr>
                <w:noProof/>
                <w:webHidden/>
              </w:rPr>
              <w:instrText xml:space="preserve"> PAGEREF _Toc408140608 \h </w:instrText>
            </w:r>
            <w:r w:rsidR="00953357">
              <w:rPr>
                <w:noProof/>
                <w:webHidden/>
              </w:rPr>
            </w:r>
            <w:r w:rsidR="00953357">
              <w:rPr>
                <w:noProof/>
                <w:webHidden/>
              </w:rPr>
              <w:fldChar w:fldCharType="separate"/>
            </w:r>
            <w:r w:rsidR="00882C4D">
              <w:rPr>
                <w:noProof/>
                <w:webHidden/>
              </w:rPr>
              <w:t>25</w:t>
            </w:r>
            <w:r w:rsidR="00953357">
              <w:rPr>
                <w:noProof/>
                <w:webHidden/>
              </w:rPr>
              <w:fldChar w:fldCharType="end"/>
            </w:r>
          </w:hyperlink>
        </w:p>
        <w:p w14:paraId="72E15A11"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09" w:history="1">
            <w:r w:rsidR="00953357" w:rsidRPr="00CF43C0">
              <w:rPr>
                <w:rStyle w:val="Hipervnculo"/>
                <w:noProof/>
              </w:rPr>
              <w:t>3.3.5. Firmware del dispositivo</w:t>
            </w:r>
            <w:r w:rsidR="00953357">
              <w:rPr>
                <w:noProof/>
                <w:webHidden/>
              </w:rPr>
              <w:tab/>
            </w:r>
            <w:r w:rsidR="00953357">
              <w:rPr>
                <w:noProof/>
                <w:webHidden/>
              </w:rPr>
              <w:fldChar w:fldCharType="begin"/>
            </w:r>
            <w:r w:rsidR="00953357">
              <w:rPr>
                <w:noProof/>
                <w:webHidden/>
              </w:rPr>
              <w:instrText xml:space="preserve"> PAGEREF _Toc408140609 \h </w:instrText>
            </w:r>
            <w:r w:rsidR="00953357">
              <w:rPr>
                <w:noProof/>
                <w:webHidden/>
              </w:rPr>
            </w:r>
            <w:r w:rsidR="00953357">
              <w:rPr>
                <w:noProof/>
                <w:webHidden/>
              </w:rPr>
              <w:fldChar w:fldCharType="separate"/>
            </w:r>
            <w:r w:rsidR="00882C4D">
              <w:rPr>
                <w:noProof/>
                <w:webHidden/>
              </w:rPr>
              <w:t>26</w:t>
            </w:r>
            <w:r w:rsidR="00953357">
              <w:rPr>
                <w:noProof/>
                <w:webHidden/>
              </w:rPr>
              <w:fldChar w:fldCharType="end"/>
            </w:r>
          </w:hyperlink>
        </w:p>
        <w:p w14:paraId="4A493935" w14:textId="77777777" w:rsidR="00953357" w:rsidRDefault="00102A65">
          <w:pPr>
            <w:pStyle w:val="TDC3"/>
            <w:tabs>
              <w:tab w:val="right" w:pos="8039"/>
            </w:tabs>
            <w:rPr>
              <w:rFonts w:asciiTheme="minorHAnsi" w:eastAsiaTheme="minorEastAsia" w:hAnsiTheme="minorHAnsi" w:cstheme="minorBidi"/>
              <w:noProof/>
              <w:lang w:val="en-US" w:eastAsia="en-US"/>
            </w:rPr>
          </w:pPr>
          <w:hyperlink w:anchor="_Toc408140610" w:history="1">
            <w:r w:rsidR="00953357" w:rsidRPr="00CF43C0">
              <w:rPr>
                <w:rStyle w:val="Hipervnculo"/>
                <w:noProof/>
              </w:rPr>
              <w:t>3.3.6. Software del dispositivo</w:t>
            </w:r>
            <w:r w:rsidR="00953357">
              <w:rPr>
                <w:noProof/>
                <w:webHidden/>
              </w:rPr>
              <w:tab/>
            </w:r>
            <w:r w:rsidR="00953357">
              <w:rPr>
                <w:noProof/>
                <w:webHidden/>
              </w:rPr>
              <w:fldChar w:fldCharType="begin"/>
            </w:r>
            <w:r w:rsidR="00953357">
              <w:rPr>
                <w:noProof/>
                <w:webHidden/>
              </w:rPr>
              <w:instrText xml:space="preserve"> PAGEREF _Toc408140610 \h </w:instrText>
            </w:r>
            <w:r w:rsidR="00953357">
              <w:rPr>
                <w:noProof/>
                <w:webHidden/>
              </w:rPr>
            </w:r>
            <w:r w:rsidR="00953357">
              <w:rPr>
                <w:noProof/>
                <w:webHidden/>
              </w:rPr>
              <w:fldChar w:fldCharType="separate"/>
            </w:r>
            <w:r w:rsidR="00882C4D">
              <w:rPr>
                <w:noProof/>
                <w:webHidden/>
              </w:rPr>
              <w:t>27</w:t>
            </w:r>
            <w:r w:rsidR="00953357">
              <w:rPr>
                <w:noProof/>
                <w:webHidden/>
              </w:rPr>
              <w:fldChar w:fldCharType="end"/>
            </w:r>
          </w:hyperlink>
        </w:p>
        <w:p w14:paraId="762489FB"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1" w:history="1">
            <w:r w:rsidR="00953357" w:rsidRPr="00CF43C0">
              <w:rPr>
                <w:rStyle w:val="Hipervnculo"/>
                <w:noProof/>
              </w:rPr>
              <w:t>4.</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Resultados</w:t>
            </w:r>
            <w:r w:rsidR="00953357">
              <w:rPr>
                <w:noProof/>
                <w:webHidden/>
              </w:rPr>
              <w:tab/>
            </w:r>
            <w:r w:rsidR="00953357">
              <w:rPr>
                <w:noProof/>
                <w:webHidden/>
              </w:rPr>
              <w:fldChar w:fldCharType="begin"/>
            </w:r>
            <w:r w:rsidR="00953357">
              <w:rPr>
                <w:noProof/>
                <w:webHidden/>
              </w:rPr>
              <w:instrText xml:space="preserve"> PAGEREF _Toc408140611 \h </w:instrText>
            </w:r>
            <w:r w:rsidR="00953357">
              <w:rPr>
                <w:noProof/>
                <w:webHidden/>
              </w:rPr>
            </w:r>
            <w:r w:rsidR="00953357">
              <w:rPr>
                <w:noProof/>
                <w:webHidden/>
              </w:rPr>
              <w:fldChar w:fldCharType="separate"/>
            </w:r>
            <w:r w:rsidR="00882C4D">
              <w:rPr>
                <w:noProof/>
                <w:webHidden/>
              </w:rPr>
              <w:t>32</w:t>
            </w:r>
            <w:r w:rsidR="00953357">
              <w:rPr>
                <w:noProof/>
                <w:webHidden/>
              </w:rPr>
              <w:fldChar w:fldCharType="end"/>
            </w:r>
          </w:hyperlink>
        </w:p>
        <w:p w14:paraId="72CE5951"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2" w:history="1">
            <w:r w:rsidR="00953357" w:rsidRPr="00CF43C0">
              <w:rPr>
                <w:rStyle w:val="Hipervnculo"/>
                <w:noProof/>
              </w:rPr>
              <w:t>5.</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Discusión</w:t>
            </w:r>
            <w:r w:rsidR="00953357">
              <w:rPr>
                <w:noProof/>
                <w:webHidden/>
              </w:rPr>
              <w:tab/>
            </w:r>
            <w:r w:rsidR="00953357">
              <w:rPr>
                <w:noProof/>
                <w:webHidden/>
              </w:rPr>
              <w:fldChar w:fldCharType="begin"/>
            </w:r>
            <w:r w:rsidR="00953357">
              <w:rPr>
                <w:noProof/>
                <w:webHidden/>
              </w:rPr>
              <w:instrText xml:space="preserve"> PAGEREF _Toc408140612 \h </w:instrText>
            </w:r>
            <w:r w:rsidR="00953357">
              <w:rPr>
                <w:noProof/>
                <w:webHidden/>
              </w:rPr>
            </w:r>
            <w:r w:rsidR="00953357">
              <w:rPr>
                <w:noProof/>
                <w:webHidden/>
              </w:rPr>
              <w:fldChar w:fldCharType="separate"/>
            </w:r>
            <w:r w:rsidR="00882C4D">
              <w:rPr>
                <w:noProof/>
                <w:webHidden/>
              </w:rPr>
              <w:t>34</w:t>
            </w:r>
            <w:r w:rsidR="00953357">
              <w:rPr>
                <w:noProof/>
                <w:webHidden/>
              </w:rPr>
              <w:fldChar w:fldCharType="end"/>
            </w:r>
          </w:hyperlink>
        </w:p>
        <w:p w14:paraId="7145716F"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3" w:history="1">
            <w:r w:rsidR="00953357" w:rsidRPr="00CF43C0">
              <w:rPr>
                <w:rStyle w:val="Hipervnculo"/>
                <w:noProof/>
              </w:rPr>
              <w:t>6.</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Conclusiones</w:t>
            </w:r>
            <w:r w:rsidR="00953357">
              <w:rPr>
                <w:noProof/>
                <w:webHidden/>
              </w:rPr>
              <w:tab/>
            </w:r>
            <w:r w:rsidR="00953357">
              <w:rPr>
                <w:noProof/>
                <w:webHidden/>
              </w:rPr>
              <w:fldChar w:fldCharType="begin"/>
            </w:r>
            <w:r w:rsidR="00953357">
              <w:rPr>
                <w:noProof/>
                <w:webHidden/>
              </w:rPr>
              <w:instrText xml:space="preserve"> PAGEREF _Toc408140613 \h </w:instrText>
            </w:r>
            <w:r w:rsidR="00953357">
              <w:rPr>
                <w:noProof/>
                <w:webHidden/>
              </w:rPr>
            </w:r>
            <w:r w:rsidR="00953357">
              <w:rPr>
                <w:noProof/>
                <w:webHidden/>
              </w:rPr>
              <w:fldChar w:fldCharType="separate"/>
            </w:r>
            <w:r w:rsidR="00882C4D">
              <w:rPr>
                <w:noProof/>
                <w:webHidden/>
              </w:rPr>
              <w:t>34</w:t>
            </w:r>
            <w:r w:rsidR="00953357">
              <w:rPr>
                <w:noProof/>
                <w:webHidden/>
              </w:rPr>
              <w:fldChar w:fldCharType="end"/>
            </w:r>
          </w:hyperlink>
        </w:p>
        <w:p w14:paraId="101D96A7"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4" w:history="1">
            <w:r w:rsidR="00953357" w:rsidRPr="00CF43C0">
              <w:rPr>
                <w:rStyle w:val="Hipervnculo"/>
                <w:noProof/>
              </w:rPr>
              <w:t>7.</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Referencias Bibliográficas</w:t>
            </w:r>
            <w:r w:rsidR="00953357">
              <w:rPr>
                <w:noProof/>
                <w:webHidden/>
              </w:rPr>
              <w:tab/>
            </w:r>
            <w:r w:rsidR="00953357">
              <w:rPr>
                <w:noProof/>
                <w:webHidden/>
              </w:rPr>
              <w:fldChar w:fldCharType="begin"/>
            </w:r>
            <w:r w:rsidR="00953357">
              <w:rPr>
                <w:noProof/>
                <w:webHidden/>
              </w:rPr>
              <w:instrText xml:space="preserve"> PAGEREF _Toc408140614 \h </w:instrText>
            </w:r>
            <w:r w:rsidR="00953357">
              <w:rPr>
                <w:noProof/>
                <w:webHidden/>
              </w:rPr>
            </w:r>
            <w:r w:rsidR="00953357">
              <w:rPr>
                <w:noProof/>
                <w:webHidden/>
              </w:rPr>
              <w:fldChar w:fldCharType="separate"/>
            </w:r>
            <w:r w:rsidR="00882C4D">
              <w:rPr>
                <w:noProof/>
                <w:webHidden/>
              </w:rPr>
              <w:t>36</w:t>
            </w:r>
            <w:r w:rsidR="00953357">
              <w:rPr>
                <w:noProof/>
                <w:webHidden/>
              </w:rPr>
              <w:fldChar w:fldCharType="end"/>
            </w:r>
          </w:hyperlink>
        </w:p>
        <w:p w14:paraId="5A294ABA"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5" w:history="1">
            <w:r w:rsidR="00953357" w:rsidRPr="00CF43C0">
              <w:rPr>
                <w:rStyle w:val="Hipervnculo"/>
                <w:noProof/>
              </w:rPr>
              <w:t>8.</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Glosario</w:t>
            </w:r>
            <w:r w:rsidR="00953357">
              <w:rPr>
                <w:noProof/>
                <w:webHidden/>
              </w:rPr>
              <w:tab/>
            </w:r>
            <w:r w:rsidR="00953357">
              <w:rPr>
                <w:noProof/>
                <w:webHidden/>
              </w:rPr>
              <w:fldChar w:fldCharType="begin"/>
            </w:r>
            <w:r w:rsidR="00953357">
              <w:rPr>
                <w:noProof/>
                <w:webHidden/>
              </w:rPr>
              <w:instrText xml:space="preserve"> PAGEREF _Toc408140615 \h </w:instrText>
            </w:r>
            <w:r w:rsidR="00953357">
              <w:rPr>
                <w:noProof/>
                <w:webHidden/>
              </w:rPr>
            </w:r>
            <w:r w:rsidR="00953357">
              <w:rPr>
                <w:noProof/>
                <w:webHidden/>
              </w:rPr>
              <w:fldChar w:fldCharType="separate"/>
            </w:r>
            <w:r w:rsidR="00882C4D">
              <w:rPr>
                <w:noProof/>
                <w:webHidden/>
              </w:rPr>
              <w:t>41</w:t>
            </w:r>
            <w:r w:rsidR="00953357">
              <w:rPr>
                <w:noProof/>
                <w:webHidden/>
              </w:rPr>
              <w:fldChar w:fldCharType="end"/>
            </w:r>
          </w:hyperlink>
        </w:p>
        <w:p w14:paraId="7D249509" w14:textId="77777777" w:rsidR="00953357" w:rsidRDefault="00102A65">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6" w:history="1">
            <w:r w:rsidR="00953357" w:rsidRPr="00CF43C0">
              <w:rPr>
                <w:rStyle w:val="Hipervnculo"/>
                <w:noProof/>
              </w:rPr>
              <w:t>9.</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Anexo</w:t>
            </w:r>
            <w:r w:rsidR="00953357">
              <w:rPr>
                <w:noProof/>
                <w:webHidden/>
              </w:rPr>
              <w:tab/>
            </w:r>
            <w:r w:rsidR="00953357">
              <w:rPr>
                <w:noProof/>
                <w:webHidden/>
              </w:rPr>
              <w:fldChar w:fldCharType="begin"/>
            </w:r>
            <w:r w:rsidR="00953357">
              <w:rPr>
                <w:noProof/>
                <w:webHidden/>
              </w:rPr>
              <w:instrText xml:space="preserve"> PAGEREF _Toc408140616 \h </w:instrText>
            </w:r>
            <w:r w:rsidR="00953357">
              <w:rPr>
                <w:noProof/>
                <w:webHidden/>
              </w:rPr>
            </w:r>
            <w:r w:rsidR="00953357">
              <w:rPr>
                <w:noProof/>
                <w:webHidden/>
              </w:rPr>
              <w:fldChar w:fldCharType="separate"/>
            </w:r>
            <w:r w:rsidR="00882C4D">
              <w:rPr>
                <w:noProof/>
                <w:webHidden/>
              </w:rPr>
              <w:t>42</w:t>
            </w:r>
            <w:r w:rsidR="00953357">
              <w:rPr>
                <w:noProof/>
                <w:webHidden/>
              </w:rPr>
              <w:fldChar w:fldCharType="end"/>
            </w:r>
          </w:hyperlink>
        </w:p>
        <w:p w14:paraId="7F7687CE"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17" w:history="1">
            <w:r w:rsidR="00953357" w:rsidRPr="00CF43C0">
              <w:rPr>
                <w:rStyle w:val="Hipervnculo"/>
                <w:noProof/>
              </w:rPr>
              <w:t>9.1.</w:t>
            </w:r>
            <w:r w:rsidR="00953357" w:rsidRPr="00CF43C0">
              <w:rPr>
                <w:rStyle w:val="Hipervnculo"/>
                <w:noProof/>
                <w:lang w:val="en-US" w:eastAsia="en-US"/>
              </w:rPr>
              <w:t xml:space="preserve"> </w:t>
            </w:r>
            <w:r w:rsidR="00953357" w:rsidRPr="00CF43C0">
              <w:rPr>
                <w:rStyle w:val="Hipervnculo"/>
                <w:noProof/>
              </w:rPr>
              <w:t>Esquematico de multiplexor I2C PAC9547</w:t>
            </w:r>
            <w:r w:rsidR="00953357">
              <w:rPr>
                <w:noProof/>
                <w:webHidden/>
              </w:rPr>
              <w:tab/>
            </w:r>
            <w:r w:rsidR="00953357">
              <w:rPr>
                <w:noProof/>
                <w:webHidden/>
              </w:rPr>
              <w:fldChar w:fldCharType="begin"/>
            </w:r>
            <w:r w:rsidR="00953357">
              <w:rPr>
                <w:noProof/>
                <w:webHidden/>
              </w:rPr>
              <w:instrText xml:space="preserve"> PAGEREF _Toc408140617 \h </w:instrText>
            </w:r>
            <w:r w:rsidR="00953357">
              <w:rPr>
                <w:noProof/>
                <w:webHidden/>
              </w:rPr>
            </w:r>
            <w:r w:rsidR="00953357">
              <w:rPr>
                <w:noProof/>
                <w:webHidden/>
              </w:rPr>
              <w:fldChar w:fldCharType="separate"/>
            </w:r>
            <w:r w:rsidR="00882C4D">
              <w:rPr>
                <w:noProof/>
                <w:webHidden/>
              </w:rPr>
              <w:t>42</w:t>
            </w:r>
            <w:r w:rsidR="00953357">
              <w:rPr>
                <w:noProof/>
                <w:webHidden/>
              </w:rPr>
              <w:fldChar w:fldCharType="end"/>
            </w:r>
          </w:hyperlink>
        </w:p>
        <w:p w14:paraId="0144EEB0"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18" w:history="1">
            <w:r w:rsidR="00953357" w:rsidRPr="00CF43C0">
              <w:rPr>
                <w:rStyle w:val="Hipervnculo"/>
                <w:noProof/>
              </w:rPr>
              <w:t>9.2.</w:t>
            </w:r>
            <w:r w:rsidR="00953357" w:rsidRPr="00CF43C0">
              <w:rPr>
                <w:rStyle w:val="Hipervnculo"/>
                <w:noProof/>
                <w:lang w:val="en-US" w:eastAsia="en-US"/>
              </w:rPr>
              <w:t xml:space="preserve"> </w:t>
            </w:r>
            <w:r w:rsidR="00953357" w:rsidRPr="00CF43C0">
              <w:rPr>
                <w:rStyle w:val="Hipervnculo"/>
                <w:noProof/>
              </w:rPr>
              <w:t>Planos de enclosure sensor LSM9DS0</w:t>
            </w:r>
            <w:r w:rsidR="00953357">
              <w:rPr>
                <w:noProof/>
                <w:webHidden/>
              </w:rPr>
              <w:tab/>
            </w:r>
            <w:r w:rsidR="00953357">
              <w:rPr>
                <w:noProof/>
                <w:webHidden/>
              </w:rPr>
              <w:fldChar w:fldCharType="begin"/>
            </w:r>
            <w:r w:rsidR="00953357">
              <w:rPr>
                <w:noProof/>
                <w:webHidden/>
              </w:rPr>
              <w:instrText xml:space="preserve"> PAGEREF _Toc408140618 \h </w:instrText>
            </w:r>
            <w:r w:rsidR="00953357">
              <w:rPr>
                <w:noProof/>
                <w:webHidden/>
              </w:rPr>
            </w:r>
            <w:r w:rsidR="00953357">
              <w:rPr>
                <w:noProof/>
                <w:webHidden/>
              </w:rPr>
              <w:fldChar w:fldCharType="separate"/>
            </w:r>
            <w:r w:rsidR="00882C4D">
              <w:rPr>
                <w:noProof/>
                <w:webHidden/>
              </w:rPr>
              <w:t>43</w:t>
            </w:r>
            <w:r w:rsidR="00953357">
              <w:rPr>
                <w:noProof/>
                <w:webHidden/>
              </w:rPr>
              <w:fldChar w:fldCharType="end"/>
            </w:r>
          </w:hyperlink>
        </w:p>
        <w:p w14:paraId="4C858B5C"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19" w:history="1">
            <w:r w:rsidR="00953357" w:rsidRPr="00CF43C0">
              <w:rPr>
                <w:rStyle w:val="Hipervnculo"/>
                <w:noProof/>
              </w:rPr>
              <w:t>9.3. Documentación IMU Graph</w:t>
            </w:r>
            <w:r w:rsidR="00953357">
              <w:rPr>
                <w:noProof/>
                <w:webHidden/>
              </w:rPr>
              <w:tab/>
            </w:r>
            <w:r w:rsidR="00953357">
              <w:rPr>
                <w:noProof/>
                <w:webHidden/>
              </w:rPr>
              <w:fldChar w:fldCharType="begin"/>
            </w:r>
            <w:r w:rsidR="00953357">
              <w:rPr>
                <w:noProof/>
                <w:webHidden/>
              </w:rPr>
              <w:instrText xml:space="preserve"> PAGEREF _Toc408140619 \h </w:instrText>
            </w:r>
            <w:r w:rsidR="00953357">
              <w:rPr>
                <w:noProof/>
                <w:webHidden/>
              </w:rPr>
            </w:r>
            <w:r w:rsidR="00953357">
              <w:rPr>
                <w:noProof/>
                <w:webHidden/>
              </w:rPr>
              <w:fldChar w:fldCharType="separate"/>
            </w:r>
            <w:r w:rsidR="00882C4D">
              <w:rPr>
                <w:noProof/>
                <w:webHidden/>
              </w:rPr>
              <w:t>45</w:t>
            </w:r>
            <w:r w:rsidR="00953357">
              <w:rPr>
                <w:noProof/>
                <w:webHidden/>
              </w:rPr>
              <w:fldChar w:fldCharType="end"/>
            </w:r>
          </w:hyperlink>
        </w:p>
        <w:p w14:paraId="3A4035D2" w14:textId="77777777" w:rsidR="00953357" w:rsidRDefault="00102A65">
          <w:pPr>
            <w:pStyle w:val="TDC2"/>
            <w:tabs>
              <w:tab w:val="right" w:pos="8039"/>
            </w:tabs>
            <w:rPr>
              <w:rFonts w:asciiTheme="minorHAnsi" w:eastAsiaTheme="minorEastAsia" w:hAnsiTheme="minorHAnsi" w:cstheme="minorBidi"/>
              <w:noProof/>
              <w:lang w:val="en-US" w:eastAsia="en-US"/>
            </w:rPr>
          </w:pPr>
          <w:hyperlink w:anchor="_Toc408140620" w:history="1">
            <w:r w:rsidR="00953357" w:rsidRPr="00CF43C0">
              <w:rPr>
                <w:rStyle w:val="Hipervnculo"/>
                <w:noProof/>
              </w:rPr>
              <w:t>9.4. Documantación IMU Monitor</w:t>
            </w:r>
            <w:r w:rsidR="00953357">
              <w:rPr>
                <w:noProof/>
                <w:webHidden/>
              </w:rPr>
              <w:tab/>
            </w:r>
            <w:r w:rsidR="00953357">
              <w:rPr>
                <w:noProof/>
                <w:webHidden/>
              </w:rPr>
              <w:fldChar w:fldCharType="begin"/>
            </w:r>
            <w:r w:rsidR="00953357">
              <w:rPr>
                <w:noProof/>
                <w:webHidden/>
              </w:rPr>
              <w:instrText xml:space="preserve"> PAGEREF _Toc408140620 \h </w:instrText>
            </w:r>
            <w:r w:rsidR="00953357">
              <w:rPr>
                <w:noProof/>
                <w:webHidden/>
              </w:rPr>
            </w:r>
            <w:r w:rsidR="00953357">
              <w:rPr>
                <w:noProof/>
                <w:webHidden/>
              </w:rPr>
              <w:fldChar w:fldCharType="separate"/>
            </w:r>
            <w:r w:rsidR="00882C4D">
              <w:rPr>
                <w:noProof/>
                <w:webHidden/>
              </w:rPr>
              <w:t>88</w:t>
            </w:r>
            <w:r w:rsidR="00953357">
              <w:rPr>
                <w:noProof/>
                <w:webHidden/>
              </w:rPr>
              <w:fldChar w:fldCharType="end"/>
            </w:r>
          </w:hyperlink>
        </w:p>
        <w:p w14:paraId="0C9B6DF7" w14:textId="69C05798" w:rsidR="00905B55" w:rsidRDefault="0062370F">
          <w:r>
            <w:rPr>
              <w:rFonts w:ascii="Apple Garamond" w:hAnsi="Apple Garamond"/>
            </w:rPr>
            <w:fldChar w:fldCharType="end"/>
          </w:r>
        </w:p>
      </w:sdtContent>
    </w:sdt>
    <w:p w14:paraId="352180A7" w14:textId="4CAE549E" w:rsidR="008F5FF8" w:rsidRDefault="008F5FF8" w:rsidP="000C07A7">
      <w:pPr>
        <w:rPr>
          <w:rFonts w:ascii="Apple Garamond Light" w:hAnsi="Apple Garamond Light"/>
          <w:lang w:val="es-MX"/>
        </w:rPr>
      </w:pPr>
    </w:p>
    <w:p w14:paraId="3DF19EFF" w14:textId="713A4533" w:rsidR="00E76BF2" w:rsidRDefault="008F5FF8" w:rsidP="000C07A7">
      <w:pPr>
        <w:rPr>
          <w:rFonts w:ascii="Apple Garamond Light" w:hAnsi="Apple Garamond Light"/>
          <w:lang w:val="es-MX"/>
        </w:rPr>
        <w:sectPr w:rsidR="00E76BF2" w:rsidSect="000C07A7">
          <w:type w:val="oddPage"/>
          <w:pgSz w:w="12240" w:h="15840" w:code="1"/>
          <w:pgMar w:top="1814" w:right="2722" w:bottom="1440" w:left="1469" w:header="720" w:footer="720" w:gutter="0"/>
          <w:cols w:space="720"/>
          <w:titlePg/>
        </w:sectPr>
      </w:pPr>
      <w:r>
        <w:rPr>
          <w:rFonts w:ascii="Apple Garamond Light" w:hAnsi="Apple Garamond Light"/>
          <w:lang w:val="es-MX"/>
        </w:rPr>
        <w:br w:type="page"/>
      </w:r>
    </w:p>
    <w:p w14:paraId="13B399FE" w14:textId="6C276243" w:rsidR="000C07A7" w:rsidRPr="00EE342F" w:rsidRDefault="000C07A7" w:rsidP="000C07A7">
      <w:pPr>
        <w:rPr>
          <w:rFonts w:ascii="Apple Garamond Light" w:hAnsi="Apple Garamond Light"/>
          <w:lang w:val="es-MX"/>
        </w:rPr>
        <w:sectPr w:rsidR="000C07A7" w:rsidRPr="00EE342F" w:rsidSect="00102A65">
          <w:type w:val="oddPage"/>
          <w:pgSz w:w="12240" w:h="15840" w:code="1"/>
          <w:pgMar w:top="1814" w:right="2722" w:bottom="1440" w:left="1469" w:header="720" w:footer="720" w:gutter="0"/>
          <w:pgNumType w:start="1"/>
          <w:cols w:space="720"/>
        </w:sectPr>
      </w:pPr>
    </w:p>
    <w:p w14:paraId="30502A8D" w14:textId="534644C0" w:rsidR="001A5881" w:rsidRPr="00F70C96" w:rsidRDefault="00B62818" w:rsidP="00AE3257">
      <w:pPr>
        <w:pStyle w:val="TTProjectName"/>
      </w:pPr>
      <w:r>
        <w:lastRenderedPageBreak/>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8140592"/>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tiempo de un 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lastRenderedPageBreak/>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1" w:name="_Toc408140593"/>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8140594"/>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lastRenderedPageBreak/>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46D6CF1" w14:textId="675A0868" w:rsidR="00A169D4" w:rsidRPr="00A169D4" w:rsidRDefault="00C96AEC" w:rsidP="00102A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8140595"/>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03C17E30" w14:textId="333DAECA" w:rsidR="00292B0D" w:rsidRDefault="002C5CAA" w:rsidP="0012312E">
      <w:pPr>
        <w:pStyle w:val="TTCuerpoIndentado"/>
      </w:pPr>
      <w:r>
        <w:lastRenderedPageBreak/>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F24CC2" w:rsidRPr="00F24CC2">
        <w:t>s</w:t>
      </w:r>
      <w:r w:rsidR="00292B0D" w:rsidRPr="00F24CC2">
        <w:rPr>
          <w:i/>
        </w:rPr>
        <w:t>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w:t>
      </w:r>
      <w:r>
        <w:lastRenderedPageBreak/>
        <w:t xml:space="preserve">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8140596"/>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8140597"/>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pollo 11 utilizo un filtro Kalman,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3C75E73C" w:rsidR="00D07987" w:rsidRPr="009B469A" w:rsidRDefault="00D07987" w:rsidP="00FF7D6E">
      <w:pPr>
        <w:pStyle w:val="normalhere"/>
        <w:ind w:firstLine="288"/>
        <w:rPr>
          <w:lang w:val="es-ES"/>
        </w:rPr>
      </w:pPr>
      <w:r w:rsidRPr="00D07987">
        <w:lastRenderedPageBreak/>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8140598"/>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8140599"/>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09" w:name="_Toc408140600"/>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0C17891C" w:rsidR="002118AA" w:rsidRPr="0012312E" w:rsidRDefault="00105DDA" w:rsidP="0012312E">
      <w:pPr>
        <w:pStyle w:val="TTCuerpoIndentado"/>
        <w:numPr>
          <w:ilvl w:val="1"/>
          <w:numId w:val="5"/>
        </w:numPr>
        <w:rPr>
          <w:lang w:val="es-ES"/>
        </w:rPr>
      </w:pPr>
      <w:r>
        <w:rPr>
          <w:noProof/>
          <w:lang w:val="en-US" w:eastAsia="en-US"/>
        </w:rPr>
        <w:lastRenderedPageBreak/>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r w:rsidR="004E381D" w:rsidRPr="004E381D">
        <w:rPr>
          <w:i/>
        </w:rPr>
        <w:t>yaw</w:t>
      </w:r>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r w:rsidR="00A72953">
        <w:t xml:space="preserve">Figura 1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08B0B471" w:rsidR="00422296" w:rsidRPr="002118AA" w:rsidRDefault="00422296" w:rsidP="00D4158B">
      <w:pPr>
        <w:pStyle w:val="TTCuerpoIndentado"/>
        <w:ind w:left="1156" w:firstLine="0"/>
        <w:rPr>
          <w:lang w:val="es-ES"/>
        </w:rPr>
      </w:pPr>
    </w:p>
    <w:p w14:paraId="3A9F2114" w14:textId="77777777" w:rsidR="00DE7AD3" w:rsidRDefault="00DE7AD3" w:rsidP="00DE7AD3">
      <w:pPr>
        <w:pStyle w:val="TTCuerpoIndentado"/>
        <w:ind w:left="1080" w:firstLine="0"/>
        <w:rPr>
          <w:lang w:val="es-ES"/>
        </w:rPr>
      </w:pPr>
    </w:p>
    <w:p w14:paraId="175E6696" w14:textId="7E06FB22" w:rsidR="00494E13" w:rsidRDefault="008F5FF8" w:rsidP="00CD216C">
      <w:pPr>
        <w:pStyle w:val="TTCuerpoIndentado"/>
        <w:numPr>
          <w:ilvl w:val="1"/>
          <w:numId w:val="5"/>
        </w:numPr>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100B3F6C">
                <wp:simplePos x="0" y="0"/>
                <wp:positionH relativeFrom="column">
                  <wp:posOffset>5204460</wp:posOffset>
                </wp:positionH>
                <wp:positionV relativeFrom="paragraph">
                  <wp:posOffset>2567054</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102A65" w:rsidRPr="00105DDA" w:rsidRDefault="00102A65" w:rsidP="00105DDA">
                            <w:pPr>
                              <w:pStyle w:val="fig"/>
                              <w:spacing w:after="0"/>
                              <w:jc w:val="both"/>
                              <w:rPr>
                                <w:b/>
                                <w:i w:val="0"/>
                                <w:sz w:val="20"/>
                                <w:szCs w:val="20"/>
                              </w:rPr>
                            </w:pPr>
                            <w:bookmarkStart w:id="210"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882C4D">
                              <w:rPr>
                                <w:b/>
                                <w:i w:val="0"/>
                                <w:noProof/>
                                <w:sz w:val="20"/>
                                <w:szCs w:val="20"/>
                              </w:rPr>
                              <w:t>1</w:t>
                            </w:r>
                            <w:r w:rsidRPr="00105DDA">
                              <w:rPr>
                                <w:b/>
                                <w:i w:val="0"/>
                                <w:noProof/>
                                <w:sz w:val="20"/>
                                <w:szCs w:val="20"/>
                              </w:rPr>
                              <w:fldChar w:fldCharType="end"/>
                            </w:r>
                            <w:bookmarkEnd w:id="210"/>
                            <w:r w:rsidRPr="00105DDA">
                              <w:rPr>
                                <w:b/>
                                <w:i w:val="0"/>
                                <w:sz w:val="20"/>
                                <w:szCs w:val="20"/>
                              </w:rPr>
                              <w:t>.</w:t>
                            </w:r>
                          </w:p>
                          <w:p w14:paraId="3D0D641C" w14:textId="7A448067" w:rsidR="00102A65" w:rsidRPr="00105DDA" w:rsidRDefault="00102A65"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E8913" id="Text Box 13" o:spid="_x0000_s1027" type="#_x0000_t202" style="position:absolute;left:0;text-align:left;margin-left:409.8pt;margin-top:202.15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PgfA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" stroked="f">
                <v:textbox inset="0,0,0,0">
                  <w:txbxContent>
                    <w:p w14:paraId="4BAAC1AC" w14:textId="77777777" w:rsidR="00102A65" w:rsidRPr="00105DDA" w:rsidRDefault="00102A65"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882C4D">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102A65" w:rsidRPr="00105DDA" w:rsidRDefault="00102A65"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v:textbox>
                <w10:wrap type="topAndBottom"/>
              </v:shape>
            </w:pict>
          </mc:Fallback>
        </mc:AlternateContent>
      </w:r>
      <w:r w:rsidR="009727B5">
        <w:rPr>
          <w:lang w:val="es-ES"/>
        </w:rPr>
        <w:t>Cuaternion (</w:t>
      </w:r>
      <w:r w:rsidR="009727B5" w:rsidRPr="009727B5">
        <w:rPr>
          <w:i/>
          <w:lang w:val="es-ES"/>
        </w:rPr>
        <w:t>Quaternion</w:t>
      </w:r>
      <w:r w:rsidR="009727B5">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basado en la representación de la</w:t>
      </w:r>
      <w:r w:rsidR="00342F64">
        <w:rPr>
          <w:lang w:val="es-ES"/>
        </w:rPr>
        <w:t xml:space="preserve"> Figura 2</w:t>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403C47DB" w14:textId="77777777" w:rsidTr="00F2780B">
        <w:tc>
          <w:tcPr>
            <w:tcW w:w="4753" w:type="pct"/>
          </w:tcPr>
          <w:p w14:paraId="29B485A9" w14:textId="77777777" w:rsidR="00F2780B" w:rsidRPr="005D6429" w:rsidRDefault="00102A65"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w:lastRenderedPageBreak/>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102A65" w:rsidRDefault="00102A65" w:rsidP="00422296">
                            <w:pPr>
                              <w:pStyle w:val="fig"/>
                              <w:spacing w:after="0"/>
                              <w:jc w:val="both"/>
                              <w:rPr>
                                <w:b/>
                                <w:i w:val="0"/>
                                <w:sz w:val="20"/>
                                <w:szCs w:val="20"/>
                              </w:rPr>
                            </w:pPr>
                            <w:bookmarkStart w:id="212"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882C4D">
                              <w:rPr>
                                <w:b/>
                                <w:i w:val="0"/>
                                <w:noProof/>
                                <w:sz w:val="20"/>
                                <w:szCs w:val="20"/>
                              </w:rPr>
                              <w:t>2</w:t>
                            </w:r>
                            <w:r w:rsidRPr="00422296">
                              <w:rPr>
                                <w:b/>
                                <w:i w:val="0"/>
                                <w:noProof/>
                                <w:sz w:val="20"/>
                                <w:szCs w:val="20"/>
                              </w:rPr>
                              <w:fldChar w:fldCharType="end"/>
                            </w:r>
                            <w:bookmarkEnd w:id="212"/>
                            <w:r w:rsidRPr="00422296">
                              <w:rPr>
                                <w:b/>
                                <w:i w:val="0"/>
                                <w:sz w:val="20"/>
                                <w:szCs w:val="20"/>
                              </w:rPr>
                              <w:t>.</w:t>
                            </w:r>
                          </w:p>
                          <w:p w14:paraId="42073999" w14:textId="73597AA9" w:rsidR="00102A65" w:rsidRPr="002A3291" w:rsidRDefault="00102A65"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8"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8fgIAAAk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HSSn/x+&#10;AgAACQUAAA4AAAAAAAAAAAAAAAAALgIAAGRycy9lMm9Eb2MueG1sUEsBAi0AFAAGAAgAAAAhAPu/&#10;oJjhAAAADAEAAA8AAAAAAAAAAAAAAAAA2AQAAGRycy9kb3ducmV2LnhtbFBLBQYAAAAABAAEAPMA&#10;AADmBQAAAAA=&#10;" stroked="f">
                <v:textbox inset="0,0,0,0">
                  <w:txbxContent>
                    <w:p w14:paraId="0C3F4C29" w14:textId="77777777" w:rsidR="00102A65" w:rsidRDefault="00102A65"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882C4D">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102A65" w:rsidRPr="002A3291" w:rsidRDefault="00102A65"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6593493F"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A72953">
        <w:t xml:space="preserve">Figura 3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 xml:space="preserve">El comprender </w:t>
      </w:r>
      <w:r w:rsidR="00EF0413">
        <w:lastRenderedPageBreak/>
        <w:t>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102A65" w:rsidRPr="00422296" w:rsidRDefault="00102A65" w:rsidP="00422296">
                            <w:pPr>
                              <w:pStyle w:val="fig"/>
                              <w:pBdr>
                                <w:bottom w:val="single" w:sz="8" w:space="1" w:color="auto"/>
                              </w:pBdr>
                              <w:spacing w:after="0"/>
                              <w:jc w:val="both"/>
                              <w:rPr>
                                <w:b/>
                                <w:i w:val="0"/>
                                <w:sz w:val="20"/>
                                <w:szCs w:val="20"/>
                              </w:rPr>
                            </w:pPr>
                            <w:bookmarkStart w:id="214"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882C4D">
                              <w:rPr>
                                <w:b/>
                                <w:i w:val="0"/>
                                <w:noProof/>
                                <w:sz w:val="20"/>
                                <w:szCs w:val="20"/>
                              </w:rPr>
                              <w:t>3</w:t>
                            </w:r>
                            <w:r w:rsidRPr="00422296">
                              <w:rPr>
                                <w:b/>
                                <w:i w:val="0"/>
                                <w:noProof/>
                                <w:sz w:val="20"/>
                                <w:szCs w:val="20"/>
                              </w:rPr>
                              <w:fldChar w:fldCharType="end"/>
                            </w:r>
                            <w:bookmarkEnd w:id="214"/>
                            <w:r w:rsidRPr="00422296">
                              <w:rPr>
                                <w:b/>
                                <w:i w:val="0"/>
                                <w:sz w:val="20"/>
                                <w:szCs w:val="20"/>
                              </w:rPr>
                              <w:t>.</w:t>
                            </w:r>
                          </w:p>
                          <w:p w14:paraId="472915EF" w14:textId="061344E5" w:rsidR="00102A65" w:rsidRPr="00422296" w:rsidRDefault="00102A65"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9"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RN7fgIAAAk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" stroked="f">
                <v:textbox inset="0,0,0,0">
                  <w:txbxContent>
                    <w:p w14:paraId="5F60225D" w14:textId="77777777" w:rsidR="00102A65" w:rsidRPr="00422296" w:rsidRDefault="00102A65"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882C4D">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102A65" w:rsidRPr="00422296" w:rsidRDefault="00102A65"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422296">
        <w:t>.</w:t>
      </w:r>
    </w:p>
    <w:p w14:paraId="7C40E3BE" w14:textId="34898439" w:rsidR="009B5AE6" w:rsidRDefault="009B5AE6" w:rsidP="009B5AE6">
      <w:pPr>
        <w:pStyle w:val="TTCuerpoIndentado"/>
        <w:ind w:left="644" w:firstLine="0"/>
      </w:pPr>
      <w:r>
        <w:t xml:space="preserve">La </w:t>
      </w:r>
      <w:r w:rsidR="00BC659A">
        <w:fldChar w:fldCharType="begin"/>
      </w:r>
      <w:r w:rsidR="00BC659A">
        <w:instrText xml:space="preserve"> REF _Ref404129850 </w:instrText>
      </w:r>
      <w:r w:rsidR="00BC659A">
        <w:rPr>
          <w:noProof/>
        </w:rPr>
        <w:fldChar w:fldCharType="end"/>
      </w:r>
      <w:r w:rsidR="000345D1">
        <w:rPr>
          <w:noProof/>
        </w:rPr>
        <w:t xml:space="preserve">Tabla 1 </w:t>
      </w:r>
      <w:r>
        <w:t>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y cuando se mantenga fijo un eje paralelo a la fuerza de gravedad. Conociendo la postura </w:t>
      </w:r>
      <w:r w:rsidR="002A632D">
        <w:lastRenderedPageBreak/>
        <w:t>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5D96CDC9" w:rsidR="00422296" w:rsidRDefault="00422296" w:rsidP="00422296">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 La estructura vibratoria se puede modelar de forma similar al acelerómetro (</w:t>
      </w:r>
      <w:r w:rsidR="000345D1">
        <w:t>Figura 4</w:t>
      </w:r>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r w:rsidR="00BC659A">
        <w:fldChar w:fldCharType="begin"/>
      </w:r>
      <w:r w:rsidR="00BC659A">
        <w:instrText xml:space="preserve"> REF _Ref404129850 </w:instrText>
      </w:r>
      <w:r w:rsidR="00BC659A">
        <w:rPr>
          <w:noProof/>
        </w:rPr>
        <w:fldChar w:fldCharType="end"/>
      </w:r>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p w14:paraId="7D617BAC" w14:textId="77777777" w:rsidR="000345D1" w:rsidRDefault="000345D1" w:rsidP="00422296">
      <w:pPr>
        <w:pStyle w:val="TTCuerpoIndentado"/>
        <w:ind w:left="644" w:firstLine="0"/>
        <w:rPr>
          <w:i/>
        </w:rPr>
      </w:pPr>
    </w:p>
    <w:p w14:paraId="426C3F55" w14:textId="77777777" w:rsidR="000345D1" w:rsidRDefault="000345D1" w:rsidP="00422296">
      <w:pPr>
        <w:pStyle w:val="TTCuerpoIndentado"/>
        <w:ind w:left="644" w:firstLine="0"/>
        <w:rPr>
          <w:i/>
        </w:rPr>
      </w:pPr>
    </w:p>
    <w:p w14:paraId="289E408C" w14:textId="77777777" w:rsidR="00156248" w:rsidRDefault="00156248" w:rsidP="00422296">
      <w:pPr>
        <w:pStyle w:val="TTCuerpoIndentado"/>
        <w:ind w:left="644" w:firstLine="0"/>
        <w:rPr>
          <w:i/>
        </w:rPr>
      </w:pPr>
    </w:p>
    <w:p w14:paraId="0B2B27B3" w14:textId="77777777" w:rsidR="008F5B9B" w:rsidRDefault="008F5B9B" w:rsidP="00422296">
      <w:pPr>
        <w:pStyle w:val="TTCuerpoIndentado"/>
        <w:ind w:left="644" w:firstLine="0"/>
        <w:rPr>
          <w:i/>
        </w:rPr>
      </w:pPr>
    </w:p>
    <w:p w14:paraId="5A1F06C3" w14:textId="77777777" w:rsidR="00156248" w:rsidRDefault="00156248" w:rsidP="00422296">
      <w:pPr>
        <w:pStyle w:val="TTCuerpoIndentado"/>
        <w:ind w:left="644" w:firstLine="0"/>
        <w:rPr>
          <w:i/>
        </w:rPr>
      </w:pPr>
    </w:p>
    <w:p w14:paraId="4DC66689" w14:textId="77777777" w:rsidR="000345D1" w:rsidRDefault="000345D1" w:rsidP="00422296">
      <w:pPr>
        <w:pStyle w:val="TTCuerpoIndentado"/>
        <w:ind w:left="644" w:firstLine="0"/>
        <w:rPr>
          <w:i/>
        </w:rPr>
      </w:pPr>
    </w:p>
    <w:tbl>
      <w:tblPr>
        <w:tblStyle w:val="Tablanormal21"/>
        <w:tblW w:w="0" w:type="auto"/>
        <w:tblLook w:val="04A0" w:firstRow="1" w:lastRow="0" w:firstColumn="1" w:lastColumn="0" w:noHBand="0" w:noVBand="1"/>
      </w:tblPr>
      <w:tblGrid>
        <w:gridCol w:w="483"/>
        <w:gridCol w:w="1525"/>
        <w:gridCol w:w="2802"/>
        <w:gridCol w:w="3239"/>
      </w:tblGrid>
      <w:tr w:rsidR="009024D8" w:rsidRPr="0015624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56248" w:rsidRDefault="009024D8" w:rsidP="0018358C">
            <w:pPr>
              <w:pStyle w:val="TTCuerpoIndentado"/>
              <w:ind w:firstLine="0"/>
              <w:jc w:val="center"/>
              <w:rPr>
                <w:sz w:val="22"/>
                <w:szCs w:val="22"/>
              </w:rPr>
            </w:pPr>
          </w:p>
        </w:tc>
        <w:tc>
          <w:tcPr>
            <w:tcW w:w="0" w:type="auto"/>
          </w:tcPr>
          <w:p w14:paraId="7AD35AE1" w14:textId="16A7739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Característica</w:t>
            </w:r>
          </w:p>
        </w:tc>
        <w:tc>
          <w:tcPr>
            <w:tcW w:w="0" w:type="auto"/>
          </w:tcPr>
          <w:p w14:paraId="5DED8B8A" w14:textId="4EE6EF8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Ecuación</w:t>
            </w:r>
          </w:p>
        </w:tc>
        <w:tc>
          <w:tcPr>
            <w:tcW w:w="0" w:type="auto"/>
          </w:tcPr>
          <w:p w14:paraId="7D0F20D2" w14:textId="27141F8B"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Descripción</w:t>
            </w:r>
          </w:p>
        </w:tc>
      </w:tr>
      <w:tr w:rsidR="009024D8" w:rsidRPr="0015624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56248" w:rsidRDefault="009024D8" w:rsidP="009024D8">
            <w:pPr>
              <w:pStyle w:val="TTCuerpoIndentado"/>
              <w:ind w:left="113" w:right="113"/>
              <w:jc w:val="center"/>
              <w:rPr>
                <w:sz w:val="22"/>
                <w:szCs w:val="22"/>
              </w:rPr>
            </w:pPr>
            <w:r w:rsidRPr="00156248">
              <w:rPr>
                <w:sz w:val="22"/>
                <w:szCs w:val="22"/>
              </w:rPr>
              <w:t>Acelerómetro</w:t>
            </w:r>
          </w:p>
        </w:tc>
        <w:tc>
          <w:tcPr>
            <w:tcW w:w="0" w:type="auto"/>
            <w:tcBorders>
              <w:left w:val="single" w:sz="4" w:space="0" w:color="auto"/>
            </w:tcBorders>
          </w:tcPr>
          <w:p w14:paraId="08B73FE3" w14:textId="728F8F6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mal de aceleración</w:t>
            </w:r>
          </w:p>
        </w:tc>
        <w:tc>
          <w:tcPr>
            <w:tcW w:w="0" w:type="auto"/>
          </w:tcPr>
          <w:p w14:paraId="4C728FBB" w14:textId="1C8B368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RSS</m:t>
                </m:r>
                <m:r>
                  <m:rPr>
                    <m:sty m:val="p"/>
                  </m:rPr>
                  <w:rPr>
                    <w:rFonts w:ascii="Cambria Math" w:hAnsi="Cambria Math"/>
                    <w:sz w:val="22"/>
                    <w:szCs w:val="22"/>
                  </w:rPr>
                  <m:t>=</m:t>
                </m:r>
                <m:rad>
                  <m:radPr>
                    <m:degHide m:val="1"/>
                    <m:ctrlPr>
                      <w:rPr>
                        <w:rFonts w:ascii="Cambria Math" w:hAnsi="Cambria Math"/>
                        <w:sz w:val="22"/>
                        <w:szCs w:val="22"/>
                      </w:rPr>
                    </m:ctrlPr>
                  </m:radPr>
                  <m:deg/>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e>
                      <m:sup>
                        <m:r>
                          <m:rPr>
                            <m:sty m:val="p"/>
                          </m:rPr>
                          <w:rPr>
                            <w:rFonts w:ascii="Cambria Math" w:hAnsi="Cambria Math"/>
                            <w:sz w:val="22"/>
                            <w:szCs w:val="22"/>
                          </w:rPr>
                          <m:t>2</m:t>
                        </m:r>
                      </m:sup>
                    </m:sSup>
                  </m:e>
                </m:rad>
              </m:oMath>
            </m:oMathPara>
          </w:p>
        </w:tc>
        <w:tc>
          <w:tcPr>
            <w:tcW w:w="0" w:type="auto"/>
          </w:tcPr>
          <w:p w14:paraId="6200DC49" w14:textId="4599073A"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024D8" w:rsidRPr="0015624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2F8B3DD0" w14:textId="7BD666C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Aceleración normal lineal</w:t>
            </w:r>
          </w:p>
        </w:tc>
        <w:tc>
          <w:tcPr>
            <w:tcW w:w="0" w:type="auto"/>
          </w:tcPr>
          <w:p w14:paraId="0BCF183A" w14:textId="44F11390"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ANL</m:t>
                </m:r>
                <m:r>
                  <m:rPr>
                    <m:sty m:val="p"/>
                  </m:rPr>
                  <w:rPr>
                    <w:rFonts w:ascii="Cambria Math" w:hAnsi="Cambria Math"/>
                    <w:sz w:val="22"/>
                    <w:szCs w:val="22"/>
                  </w:rPr>
                  <m:t>=</m:t>
                </m:r>
                <m:r>
                  <w:rPr>
                    <w:rFonts w:ascii="Cambria Math" w:hAnsi="Cambria Math"/>
                    <w:sz w:val="22"/>
                    <w:szCs w:val="22"/>
                  </w:rPr>
                  <m:t>RSS</m:t>
                </m:r>
                <m:r>
                  <m:rPr>
                    <m:sty m:val="p"/>
                  </m:rPr>
                  <w:rPr>
                    <w:rFonts w:ascii="Cambria Math" w:hAnsi="Cambria Math"/>
                    <w:sz w:val="22"/>
                    <w:szCs w:val="22"/>
                  </w:rPr>
                  <m:t>-1</m:t>
                </m:r>
              </m:oMath>
            </m:oMathPara>
          </w:p>
        </w:tc>
        <w:tc>
          <w:tcPr>
            <w:tcW w:w="0" w:type="auto"/>
          </w:tcPr>
          <w:p w14:paraId="22E11D5F" w14:textId="2CF5903B"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e obtiene la aceleración lineal, dado que un eje del acelerómetro este siempre paralelo con la fuerza de gravedad</w:t>
            </w:r>
          </w:p>
        </w:tc>
      </w:tr>
      <w:tr w:rsidR="009024D8" w:rsidRPr="0015624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56248" w:rsidRDefault="009024D8" w:rsidP="009024D8">
            <w:pPr>
              <w:pStyle w:val="TTCuerpoIndentado"/>
              <w:ind w:left="113" w:right="113" w:firstLine="0"/>
              <w:jc w:val="center"/>
              <w:rPr>
                <w:i/>
                <w:sz w:val="22"/>
                <w:szCs w:val="22"/>
              </w:rPr>
            </w:pPr>
          </w:p>
        </w:tc>
        <w:tc>
          <w:tcPr>
            <w:tcW w:w="0" w:type="auto"/>
            <w:tcBorders>
              <w:left w:val="single" w:sz="4" w:space="0" w:color="auto"/>
            </w:tcBorders>
          </w:tcPr>
          <w:p w14:paraId="76F5663B" w14:textId="181BF414"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i/>
                <w:sz w:val="22"/>
                <w:szCs w:val="22"/>
              </w:rPr>
              <w:t>Pitch</w:t>
            </w:r>
            <w:r w:rsidRPr="00156248">
              <w:rPr>
                <w:sz w:val="22"/>
                <w:szCs w:val="22"/>
              </w:rPr>
              <w:t xml:space="preserve"> / </w:t>
            </w:r>
            <w:r w:rsidRPr="00156248">
              <w:rPr>
                <w:i/>
                <w:sz w:val="22"/>
                <w:szCs w:val="22"/>
              </w:rPr>
              <w:t>Roll</w:t>
            </w:r>
          </w:p>
        </w:tc>
        <w:tc>
          <w:tcPr>
            <w:tcW w:w="0" w:type="auto"/>
          </w:tcPr>
          <w:p w14:paraId="3F5FDC0C" w14:textId="6E04D4F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θ</m:t>
                </m:r>
                <m:r>
                  <m:rPr>
                    <m:sty m:val="p"/>
                  </m:rPr>
                  <w:rPr>
                    <w:rFonts w:ascii="Cambria Math" w:hAnsi="Cambria Math"/>
                    <w:sz w:val="22"/>
                    <w:szCs w:val="22"/>
                  </w:rPr>
                  <m:t>=</m:t>
                </m:r>
                <m:r>
                  <w:rPr>
                    <w:rFonts w:ascii="Cambria Math" w:hAnsi="Cambria Math"/>
                    <w:sz w:val="22"/>
                    <w:szCs w:val="22"/>
                  </w:rPr>
                  <m:t>Atan</m:t>
                </m:r>
                <m:d>
                  <m:dPr>
                    <m:ctrlPr>
                      <w:rPr>
                        <w:rFonts w:ascii="Cambria Math" w:hAnsi="Cambria Math"/>
                        <w:i/>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num>
                      <m:den>
                        <m:rad>
                          <m:radPr>
                            <m:degHide m:val="1"/>
                            <m:ctrlPr>
                              <w:rPr>
                                <w:rFonts w:ascii="Cambria Math" w:hAnsi="Cambria Math"/>
                                <w:sz w:val="22"/>
                                <w:szCs w:val="22"/>
                              </w:rPr>
                            </m:ctrlPr>
                          </m:radPr>
                          <m:deg/>
                          <m:e>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x</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z</m:t>
                                </m:r>
                              </m:sub>
                              <m:sup>
                                <m:r>
                                  <w:rPr>
                                    <w:rFonts w:ascii="Cambria Math" w:hAnsi="Cambria Math"/>
                                    <w:sz w:val="22"/>
                                    <w:szCs w:val="22"/>
                                  </w:rPr>
                                  <m:t>2</m:t>
                                </m:r>
                              </m:sup>
                            </m:sSubSup>
                          </m:e>
                        </m:rad>
                      </m:den>
                    </m:f>
                  </m:e>
                </m:d>
              </m:oMath>
            </m:oMathPara>
          </w:p>
        </w:tc>
        <w:tc>
          <w:tcPr>
            <w:tcW w:w="0" w:type="auto"/>
          </w:tcPr>
          <w:p w14:paraId="5B898084" w14:textId="268E1381" w:rsidR="009024D8" w:rsidRPr="0015624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θ</m:t>
              </m:r>
            </m:oMath>
            <w:r w:rsidRPr="00156248">
              <w:rPr>
                <w:sz w:val="22"/>
                <w:szCs w:val="22"/>
              </w:rPr>
              <w:t xml:space="preserve"> corresponde al ángulo de </w:t>
            </w:r>
            <w:r w:rsidRPr="00156248">
              <w:rPr>
                <w:i/>
                <w:sz w:val="22"/>
                <w:szCs w:val="22"/>
              </w:rPr>
              <w:t>tilt</w:t>
            </w:r>
            <w:r w:rsidRPr="00156248">
              <w:rPr>
                <w:sz w:val="22"/>
                <w:szCs w:val="22"/>
              </w:rPr>
              <w:t xml:space="preserve">, y considerando que el eje z es paralelo a la fuerza de gravedad,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oMath>
            <w:r w:rsidRPr="00156248">
              <w:rPr>
                <w:sz w:val="22"/>
                <w:szCs w:val="22"/>
              </w:rPr>
              <w:t xml:space="preserve"> puede ser reemplazado por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oMath>
            <w:r w:rsidRPr="00156248">
              <w:rPr>
                <w:sz w:val="22"/>
                <w:szCs w:val="22"/>
              </w:rPr>
              <w:t xml:space="preserve"> para obtener el </w:t>
            </w:r>
            <w:r w:rsidRPr="00156248">
              <w:rPr>
                <w:i/>
                <w:sz w:val="22"/>
                <w:szCs w:val="22"/>
              </w:rPr>
              <w:t>tilt</w:t>
            </w:r>
            <w:r w:rsidRPr="00156248">
              <w:rPr>
                <w:sz w:val="22"/>
                <w:szCs w:val="22"/>
              </w:rPr>
              <w:t xml:space="preserve"> en ese eje.</w:t>
            </w:r>
          </w:p>
        </w:tc>
      </w:tr>
      <w:tr w:rsidR="009024D8" w:rsidRPr="0015624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38C0877F" w14:textId="65535B2C"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Velocidad</w:t>
            </w:r>
          </w:p>
        </w:tc>
        <w:tc>
          <w:tcPr>
            <w:tcW w:w="0" w:type="auto"/>
          </w:tcPr>
          <w:p w14:paraId="4D1AD90B" w14:textId="34E71E66"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v</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e>
                        </m:nary>
                      </m:e>
                    </m:nary>
                  </m:e>
                </m:d>
              </m:oMath>
            </m:oMathPara>
          </w:p>
        </w:tc>
        <w:tc>
          <w:tcPr>
            <w:tcW w:w="0" w:type="auto"/>
          </w:tcPr>
          <w:p w14:paraId="1A0566E5" w14:textId="6AEE696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i la aceleración es introducida en m/s</w:t>
            </w:r>
            <w:r w:rsidRPr="00156248">
              <w:rPr>
                <w:sz w:val="22"/>
                <w:szCs w:val="22"/>
                <w:vertAlign w:val="superscript"/>
              </w:rPr>
              <w:t>2</w:t>
            </w:r>
            <w:r w:rsidRPr="00156248">
              <w:rPr>
                <w:sz w:val="22"/>
                <w:szCs w:val="22"/>
              </w:rPr>
              <w:t>, el resultado será en m/s</w:t>
            </w:r>
          </w:p>
        </w:tc>
      </w:tr>
      <w:tr w:rsidR="009024D8" w:rsidRPr="0015624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0AE0B9B8" w14:textId="52A6A4A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splazamiento</w:t>
            </w:r>
          </w:p>
        </w:tc>
        <w:tc>
          <w:tcPr>
            <w:tcW w:w="0" w:type="auto"/>
          </w:tcPr>
          <w:p w14:paraId="6A416D28" w14:textId="132181F1"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m:rPr>
                    <m:sty m:val="p"/>
                  </m:rPr>
                  <w:rPr>
                    <w:rFonts w:ascii="Cambria Math" w:hAnsi="Cambria Math"/>
                    <w:sz w:val="22"/>
                    <w:szCs w:val="22"/>
                  </w:rPr>
                  <m:t>d=</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6B0582E7" w14:textId="1FF2F31D" w:rsidR="009024D8" w:rsidRPr="0015624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Si la velocidad es introducida en m/s, el resultado será en metros.</w:t>
            </w:r>
          </w:p>
        </w:tc>
      </w:tr>
      <w:tr w:rsidR="009024D8" w:rsidRPr="0015624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156248" w:rsidRDefault="009024D8" w:rsidP="009024D8">
            <w:pPr>
              <w:pStyle w:val="TTCuerpoIndentado"/>
              <w:ind w:left="113" w:right="113" w:firstLine="0"/>
              <w:jc w:val="center"/>
              <w:rPr>
                <w:sz w:val="22"/>
                <w:szCs w:val="22"/>
              </w:rPr>
            </w:pPr>
            <w:r w:rsidRPr="00156248">
              <w:rPr>
                <w:sz w:val="22"/>
                <w:szCs w:val="22"/>
              </w:rPr>
              <w:t>Giroscopio</w:t>
            </w:r>
          </w:p>
        </w:tc>
        <w:tc>
          <w:tcPr>
            <w:tcW w:w="0" w:type="auto"/>
            <w:tcBorders>
              <w:left w:val="single" w:sz="4" w:space="0" w:color="auto"/>
            </w:tcBorders>
          </w:tcPr>
          <w:p w14:paraId="4FDE6183" w14:textId="0EE2C9F9"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Ángulos de Euler</w:t>
            </w:r>
          </w:p>
        </w:tc>
        <w:tc>
          <w:tcPr>
            <w:tcW w:w="0" w:type="auto"/>
          </w:tcPr>
          <w:p w14:paraId="214FC22C" w14:textId="77777777" w:rsidR="009024D8" w:rsidRPr="00156248" w:rsidRDefault="009024D8" w:rsidP="00602C62">
            <w:pPr>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sz w:val="22"/>
                    <w:szCs w:val="22"/>
                  </w:rPr>
                  <m:t>(ψ,θ,ϕ)=</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0BD8D4D3" w14:textId="77777777" w:rsidR="009024D8" w:rsidRPr="0015624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ω</m:t>
              </m:r>
            </m:oMath>
            <w:r w:rsidRPr="00156248">
              <w:rPr>
                <w:sz w:val="22"/>
                <w:szCs w:val="22"/>
              </w:rPr>
              <w:t xml:space="preserve"> corresponde a la velocidad angular medida desde el giroscopio, y </w:t>
            </w:r>
            <m:oMath>
              <m:r>
                <m:rPr>
                  <m:sty m:val="p"/>
                </m:rPr>
                <w:rPr>
                  <w:rFonts w:ascii="Cambria Math" w:hAnsi="Cambria Math"/>
                  <w:sz w:val="22"/>
                  <w:szCs w:val="22"/>
                </w:rPr>
                <m:t>(ψ,θ,ϕ)</m:t>
              </m:r>
            </m:oMath>
            <w:r w:rsidRPr="00156248">
              <w:rPr>
                <w:sz w:val="22"/>
                <w:szCs w:val="22"/>
              </w:rPr>
              <w:t xml:space="preserve"> corresponde a </w:t>
            </w:r>
            <w:r w:rsidRPr="00156248">
              <w:rPr>
                <w:i/>
                <w:sz w:val="22"/>
                <w:szCs w:val="22"/>
              </w:rPr>
              <w:t>yaw</w:t>
            </w:r>
            <w:r w:rsidRPr="00156248">
              <w:rPr>
                <w:sz w:val="22"/>
                <w:szCs w:val="22"/>
              </w:rPr>
              <w:t xml:space="preserve">, </w:t>
            </w:r>
            <w:r w:rsidRPr="00156248">
              <w:rPr>
                <w:i/>
                <w:sz w:val="22"/>
                <w:szCs w:val="22"/>
              </w:rPr>
              <w:t>pitch</w:t>
            </w:r>
            <w:r w:rsidRPr="00156248">
              <w:rPr>
                <w:sz w:val="22"/>
                <w:szCs w:val="22"/>
              </w:rPr>
              <w:t xml:space="preserve"> y </w:t>
            </w:r>
            <w:r w:rsidRPr="00156248">
              <w:rPr>
                <w:i/>
                <w:sz w:val="22"/>
                <w:szCs w:val="22"/>
              </w:rPr>
              <w:t>roll</w:t>
            </w:r>
            <w:r w:rsidRPr="00156248">
              <w:rPr>
                <w:sz w:val="22"/>
                <w:szCs w:val="22"/>
              </w:rPr>
              <w:t>, respectivamente</w:t>
            </w:r>
          </w:p>
        </w:tc>
      </w:tr>
      <w:tr w:rsidR="009024D8" w:rsidRPr="0015624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156248" w:rsidRDefault="009024D8" w:rsidP="009024D8">
            <w:pPr>
              <w:pStyle w:val="TTCuerpoIndentado"/>
              <w:ind w:left="113" w:right="113" w:firstLine="0"/>
              <w:jc w:val="center"/>
              <w:rPr>
                <w:sz w:val="22"/>
                <w:szCs w:val="22"/>
              </w:rPr>
            </w:pPr>
            <w:r w:rsidRPr="00156248">
              <w:rPr>
                <w:sz w:val="22"/>
                <w:szCs w:val="22"/>
              </w:rPr>
              <w:t>Magnetómetro</w:t>
            </w:r>
          </w:p>
        </w:tc>
        <w:tc>
          <w:tcPr>
            <w:tcW w:w="0" w:type="auto"/>
            <w:tcBorders>
              <w:left w:val="single" w:sz="4" w:space="0" w:color="auto"/>
            </w:tcBorders>
          </w:tcPr>
          <w:p w14:paraId="2D02C9F3" w14:textId="0064B1EE"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clinación</w:t>
            </w:r>
          </w:p>
        </w:tc>
        <w:tc>
          <w:tcPr>
            <w:tcW w:w="0" w:type="auto"/>
          </w:tcPr>
          <w:p w14:paraId="5F0A3722" w14:textId="77777777" w:rsidR="009024D8" w:rsidRPr="00156248" w:rsidRDefault="00102A65" w:rsidP="00602C62">
            <w:pP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θ</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oMath>
            </m:oMathPara>
          </w:p>
        </w:tc>
        <w:tc>
          <w:tcPr>
            <w:tcW w:w="0" w:type="auto"/>
          </w:tcPr>
          <w:p w14:paraId="25F1F49C" w14:textId="77777777"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m</m:t>
              </m:r>
            </m:oMath>
            <w:r w:rsidRPr="00156248">
              <w:rPr>
                <w:sz w:val="22"/>
                <w:szCs w:val="22"/>
              </w:rPr>
              <w:t xml:space="preserve"> representa las mediciones del campo magnético desde el magnetómetro.</w:t>
            </w:r>
          </w:p>
        </w:tc>
      </w:tr>
      <w:tr w:rsidR="009024D8" w:rsidRPr="0015624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4EAEE886" w14:textId="5BDFA6CB"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Inclinación</w:t>
            </w:r>
          </w:p>
        </w:tc>
        <w:tc>
          <w:tcPr>
            <w:tcW w:w="0" w:type="auto"/>
          </w:tcPr>
          <w:p w14:paraId="271B29A2" w14:textId="77777777" w:rsidR="009024D8" w:rsidRPr="00156248" w:rsidRDefault="00102A65"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y</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ctrlPr>
                      <w:rPr>
                        <w:rFonts w:ascii="Cambria Math" w:hAnsi="Cambria Math"/>
                        <w:i/>
                        <w:sz w:val="22"/>
                        <w:szCs w:val="22"/>
                      </w:rPr>
                    </m:ctrlPr>
                  </m:fName>
                  <m:e>
                    <m:d>
                      <m:dPr>
                        <m:ctrlPr>
                          <w:rPr>
                            <w:rFonts w:ascii="Cambria Math" w:hAnsi="Cambria Math"/>
                            <w:i/>
                            <w:sz w:val="22"/>
                            <w:szCs w:val="22"/>
                          </w:rPr>
                        </m:ctrlPr>
                      </m:dPr>
                      <m:e>
                        <m:r>
                          <m:rPr>
                            <m:sty m:val="p"/>
                          </m:rPr>
                          <w:rPr>
                            <w:rFonts w:ascii="Cambria Math" w:hAnsi="Cambria Math"/>
                            <w:sz w:val="22"/>
                            <w:szCs w:val="22"/>
                          </w:rPr>
                          <m:t>ϕ</m:t>
                        </m:r>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sin</m:t>
                </m:r>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θ)</m:t>
                </m:r>
              </m:oMath>
            </m:oMathPara>
          </w:p>
        </w:tc>
        <w:tc>
          <w:tcPr>
            <w:tcW w:w="0" w:type="auto"/>
          </w:tcPr>
          <w:p w14:paraId="5818F43B" w14:textId="77777777"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sz w:val="22"/>
                <w:szCs w:val="22"/>
              </w:rPr>
            </w:pPr>
          </w:p>
        </w:tc>
      </w:tr>
      <w:tr w:rsidR="009024D8" w:rsidRPr="00156248"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50A65152" w14:textId="03824DAA"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te magnético</w:t>
            </w:r>
          </w:p>
        </w:tc>
        <w:tc>
          <w:tcPr>
            <w:tcW w:w="0" w:type="auto"/>
          </w:tcPr>
          <w:p w14:paraId="178AA0D1" w14:textId="77777777" w:rsidR="009024D8" w:rsidRPr="00156248"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sz w:val="22"/>
                <w:szCs w:val="22"/>
              </w:rPr>
            </w:pPr>
            <m:oMathPara>
              <m:oMath>
                <m:r>
                  <w:rPr>
                    <w:rFonts w:ascii="Cambria Math" w:hAnsi="Cambria Math"/>
                    <w:sz w:val="22"/>
                    <w:szCs w:val="22"/>
                  </w:rPr>
                  <m:t>ψ=A</m:t>
                </m:r>
                <m:sSup>
                  <m:sSupPr>
                    <m:ctrlPr>
                      <w:rPr>
                        <w:rFonts w:ascii="Cambria Math" w:hAnsi="Cambria Math"/>
                        <w:i/>
                        <w:sz w:val="22"/>
                        <w:szCs w:val="22"/>
                      </w:rPr>
                    </m:ctrlPr>
                  </m:sSupPr>
                  <m:e>
                    <m:r>
                      <w:rPr>
                        <w:rFonts w:ascii="Cambria Math" w:hAnsi="Cambria Math"/>
                        <w:sz w:val="22"/>
                        <w:szCs w:val="22"/>
                      </w:rPr>
                      <m:t>tan</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oMath>
            </m:oMathPara>
          </w:p>
        </w:tc>
        <w:tc>
          <w:tcPr>
            <w:tcW w:w="0" w:type="auto"/>
          </w:tcPr>
          <w:p w14:paraId="3C48263A" w14:textId="77777777" w:rsidR="009024D8" w:rsidRPr="00156248"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sz w:val="22"/>
                <w:szCs w:val="22"/>
                <w:u w:val="single"/>
              </w:rPr>
            </w:pPr>
            <w:r w:rsidRPr="00156248">
              <w:rPr>
                <w:sz w:val="22"/>
                <w:szCs w:val="22"/>
              </w:rPr>
              <w:t xml:space="preserve">Donde </w:t>
            </w:r>
            <m:oMath>
              <m:r>
                <w:rPr>
                  <w:rFonts w:ascii="Cambria Math" w:hAnsi="Cambria Math"/>
                  <w:sz w:val="22"/>
                  <w:szCs w:val="22"/>
                </w:rPr>
                <m:t>ψ</m:t>
              </m:r>
            </m:oMath>
            <w:r w:rsidRPr="00156248">
              <w:rPr>
                <w:sz w:val="22"/>
                <w:szCs w:val="22"/>
              </w:rPr>
              <w:t xml:space="preserve"> representa el </w:t>
            </w:r>
            <w:r w:rsidRPr="00156248">
              <w:rPr>
                <w:i/>
                <w:sz w:val="22"/>
                <w:szCs w:val="22"/>
                <w:u w:val="single"/>
              </w:rPr>
              <w:t>heading</w:t>
            </w:r>
            <w:r w:rsidRPr="00156248">
              <w:rPr>
                <w:sz w:val="22"/>
                <w:szCs w:val="22"/>
              </w:rPr>
              <w:t xml:space="preserve"> respecto al norte magnético.</w:t>
            </w:r>
          </w:p>
        </w:tc>
      </w:tr>
    </w:tbl>
    <w:p w14:paraId="7D3DFF7C" w14:textId="4F3CC9A1" w:rsidR="00590FEC" w:rsidRPr="00916EAE" w:rsidRDefault="000651A7" w:rsidP="00A25AA0">
      <w:pPr>
        <w:pStyle w:val="fig"/>
      </w:pPr>
      <w:bookmarkStart w:id="216" w:name="_Ref404129850"/>
      <w:bookmarkStart w:id="217" w:name="_Ref404129846"/>
      <w:r>
        <w:rPr>
          <w:noProof/>
          <w:lang w:val="en-US" w:eastAsia="en-US"/>
        </w:rPr>
        <mc:AlternateContent>
          <mc:Choice Requires="wps">
            <w:drawing>
              <wp:anchor distT="0" distB="0" distL="114300" distR="114300" simplePos="0" relativeHeight="251670016" behindDoc="0" locked="0" layoutInCell="1" allowOverlap="1" wp14:anchorId="1257A386" wp14:editId="3E1D064A">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102A65" w:rsidRDefault="00102A65"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882C4D">
                              <w:rPr>
                                <w:i w:val="0"/>
                                <w:noProof/>
                                <w:sz w:val="20"/>
                                <w:szCs w:val="20"/>
                              </w:rPr>
                              <w:t>1</w:t>
                            </w:r>
                            <w:r w:rsidRPr="00394E06">
                              <w:rPr>
                                <w:i w:val="0"/>
                                <w:noProof/>
                                <w:sz w:val="20"/>
                                <w:szCs w:val="20"/>
                              </w:rPr>
                              <w:fldChar w:fldCharType="end"/>
                            </w:r>
                            <w:r>
                              <w:rPr>
                                <w:i w:val="0"/>
                                <w:sz w:val="20"/>
                                <w:szCs w:val="20"/>
                              </w:rPr>
                              <w:t>.</w:t>
                            </w:r>
                          </w:p>
                          <w:p w14:paraId="5D7692B3" w14:textId="6860CEF5"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30"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k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" stroked="f">
                <v:textbox inset="0,0,0,0">
                  <w:txbxContent>
                    <w:p w14:paraId="3565D093" w14:textId="77777777" w:rsidR="00102A65" w:rsidRDefault="00102A65"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882C4D">
                        <w:rPr>
                          <w:i w:val="0"/>
                          <w:noProof/>
                          <w:sz w:val="20"/>
                          <w:szCs w:val="20"/>
                        </w:rPr>
                        <w:t>1</w:t>
                      </w:r>
                      <w:r w:rsidRPr="00394E06">
                        <w:rPr>
                          <w:i w:val="0"/>
                          <w:noProof/>
                          <w:sz w:val="20"/>
                          <w:szCs w:val="20"/>
                        </w:rPr>
                        <w:fldChar w:fldCharType="end"/>
                      </w:r>
                      <w:r>
                        <w:rPr>
                          <w:i w:val="0"/>
                          <w:sz w:val="20"/>
                          <w:szCs w:val="20"/>
                        </w:rPr>
                        <w:t>.</w:t>
                      </w:r>
                    </w:p>
                    <w:p w14:paraId="5D7692B3" w14:textId="6860CEF5"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6"/>
      <w:bookmarkEnd w:id="217"/>
    </w:p>
    <w:p w14:paraId="2D9EF958" w14:textId="7520F76A" w:rsidR="00D02AEF" w:rsidRDefault="00905B55" w:rsidP="00422296">
      <w:pPr>
        <w:pStyle w:val="TTCuerpoIndentado"/>
        <w:numPr>
          <w:ilvl w:val="0"/>
          <w:numId w:val="5"/>
        </w:numPr>
      </w:pPr>
      <w:r>
        <w:lastRenderedPageBreak/>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58DC1944" w:rsidR="00D02AEF" w:rsidRDefault="008F5B9B" w:rsidP="00D02AEF">
      <w:pPr>
        <w:pStyle w:val="TTCuerpoIndentado"/>
        <w:ind w:left="644" w:firstLine="0"/>
      </w:pPr>
      <w:r>
        <w:rPr>
          <w:noProof/>
          <w:lang w:val="en-US" w:eastAsia="en-US"/>
        </w:rPr>
        <w:drawing>
          <wp:anchor distT="0" distB="0" distL="114300" distR="114300" simplePos="0" relativeHeight="251652608" behindDoc="0" locked="0" layoutInCell="1" allowOverlap="1" wp14:anchorId="1262570D" wp14:editId="23E558B5">
            <wp:simplePos x="0" y="0"/>
            <wp:positionH relativeFrom="column">
              <wp:posOffset>54622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59776" behindDoc="0" locked="0" layoutInCell="1" allowOverlap="1" wp14:anchorId="60BEADC7" wp14:editId="0EC23DF7">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102A65" w:rsidRPr="00394E06" w:rsidRDefault="00102A65" w:rsidP="00394E06">
                            <w:pPr>
                              <w:pStyle w:val="fig"/>
                              <w:spacing w:after="0"/>
                              <w:jc w:val="both"/>
                              <w:rPr>
                                <w:b/>
                                <w:i w:val="0"/>
                                <w:sz w:val="20"/>
                                <w:szCs w:val="20"/>
                              </w:rPr>
                            </w:pPr>
                            <w:bookmarkStart w:id="218" w:name="_Ref404129977"/>
                            <w:bookmarkStart w:id="219"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882C4D">
                              <w:rPr>
                                <w:b/>
                                <w:i w:val="0"/>
                                <w:noProof/>
                                <w:sz w:val="20"/>
                                <w:szCs w:val="20"/>
                              </w:rPr>
                              <w:t>4</w:t>
                            </w:r>
                            <w:r w:rsidRPr="00394E06">
                              <w:rPr>
                                <w:b/>
                                <w:i w:val="0"/>
                                <w:noProof/>
                                <w:sz w:val="20"/>
                                <w:szCs w:val="20"/>
                              </w:rPr>
                              <w:fldChar w:fldCharType="end"/>
                            </w:r>
                            <w:bookmarkEnd w:id="218"/>
                            <w:r w:rsidRPr="00394E06">
                              <w:rPr>
                                <w:b/>
                                <w:i w:val="0"/>
                                <w:sz w:val="20"/>
                                <w:szCs w:val="20"/>
                              </w:rPr>
                              <w:t>.</w:t>
                            </w:r>
                          </w:p>
                          <w:p w14:paraId="0E1D8642" w14:textId="77DE3E31"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1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1"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Me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zQNwkMhOs3vQhdVAGzAMzwkYrbZfMeqhNWvsvhyI5RjJtwq0Ffp4Muxk7CaDKApHa+wxGs2NH/v9&#10;YKzYt4A8qlfpK9BfI6I0HqM4qRbaLeZwehpCPz+dR6/HB2z1Aw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qYGzHn4C&#10;AAAIBQAADgAAAAAAAAAAAAAAAAAuAgAAZHJzL2Uyb0RvYy54bWxQSwECLQAUAAYACAAAACEA+u61&#10;e+AAAAAMAQAADwAAAAAAAAAAAAAAAADYBAAAZHJzL2Rvd25yZXYueG1sUEsFBgAAAAAEAAQA8wAA&#10;AOUFAAAAAA==&#10;" stroked="f">
                <v:textbox inset="0,0,0,0">
                  <w:txbxContent>
                    <w:p w14:paraId="7E46A96A" w14:textId="77777777" w:rsidR="00102A65" w:rsidRPr="00394E06" w:rsidRDefault="00102A65" w:rsidP="00394E06">
                      <w:pPr>
                        <w:pStyle w:val="fig"/>
                        <w:spacing w:after="0"/>
                        <w:jc w:val="both"/>
                        <w:rPr>
                          <w:b/>
                          <w:i w:val="0"/>
                          <w:sz w:val="20"/>
                          <w:szCs w:val="20"/>
                        </w:rPr>
                      </w:pPr>
                      <w:bookmarkStart w:id="220" w:name="_Ref404129977"/>
                      <w:bookmarkStart w:id="221"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882C4D">
                        <w:rPr>
                          <w:b/>
                          <w:i w:val="0"/>
                          <w:noProof/>
                          <w:sz w:val="20"/>
                          <w:szCs w:val="20"/>
                        </w:rPr>
                        <w:t>4</w:t>
                      </w:r>
                      <w:r w:rsidRPr="00394E06">
                        <w:rPr>
                          <w:b/>
                          <w:i w:val="0"/>
                          <w:noProof/>
                          <w:sz w:val="20"/>
                          <w:szCs w:val="20"/>
                        </w:rPr>
                        <w:fldChar w:fldCharType="end"/>
                      </w:r>
                      <w:bookmarkEnd w:id="220"/>
                      <w:r w:rsidRPr="00394E06">
                        <w:rPr>
                          <w:b/>
                          <w:i w:val="0"/>
                          <w:sz w:val="20"/>
                          <w:szCs w:val="20"/>
                        </w:rPr>
                        <w:t>.</w:t>
                      </w:r>
                    </w:p>
                    <w:p w14:paraId="0E1D8642" w14:textId="77DE3E31" w:rsidR="00102A65" w:rsidRPr="00394E06" w:rsidRDefault="00102A65"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21"/>
                    </w:p>
                  </w:txbxContent>
                </v:textbox>
                <w10:wrap type="topAndBottom"/>
              </v:shape>
            </w:pict>
          </mc:Fallback>
        </mc:AlternateContent>
      </w:r>
      <w:r w:rsidR="00D02AEF">
        <w:t xml:space="preserve">La </w:t>
      </w:r>
      <w:r w:rsidR="00BC659A">
        <w:fldChar w:fldCharType="begin"/>
      </w:r>
      <w:r w:rsidR="00BC659A">
        <w:instrText xml:space="preserve"> REF _Ref404129850 </w:instrText>
      </w:r>
      <w:r w:rsidR="00BC659A">
        <w:rPr>
          <w:noProof/>
        </w:rPr>
        <w:fldChar w:fldCharType="end"/>
      </w:r>
      <w:r w:rsidR="00394E06">
        <w:t xml:space="preserve"> </w:t>
      </w:r>
      <w:r w:rsidR="000345D1">
        <w:t xml:space="preserve">Tabla 1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05954D07" w:rsidR="00D02AEF" w:rsidRDefault="000345D1" w:rsidP="00CD216C">
      <w:pPr>
        <w:pStyle w:val="TTCuerpoIndentado"/>
        <w:numPr>
          <w:ilvl w:val="0"/>
          <w:numId w:val="5"/>
        </w:numPr>
      </w:pPr>
      <w:r>
        <w:rPr>
          <w:noProof/>
          <w:lang w:val="en-US" w:eastAsia="en-US"/>
        </w:rPr>
        <w:drawing>
          <wp:anchor distT="0" distB="0" distL="114300" distR="114300" simplePos="0" relativeHeight="251675136" behindDoc="0" locked="0" layoutInCell="1" allowOverlap="1" wp14:anchorId="4E3A36B4" wp14:editId="663358AA">
            <wp:simplePos x="0" y="0"/>
            <wp:positionH relativeFrom="margin">
              <wp:posOffset>815975</wp:posOffset>
            </wp:positionH>
            <wp:positionV relativeFrom="paragraph">
              <wp:posOffset>1298575</wp:posOffset>
            </wp:positionV>
            <wp:extent cx="3868420" cy="240538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8420" cy="2405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4112" behindDoc="0" locked="0" layoutInCell="1" allowOverlap="1" wp14:anchorId="65C4D87A" wp14:editId="4BB8BB6B">
                <wp:simplePos x="0" y="0"/>
                <wp:positionH relativeFrom="column">
                  <wp:posOffset>-1416685</wp:posOffset>
                </wp:positionH>
                <wp:positionV relativeFrom="paragraph">
                  <wp:posOffset>159385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102A65" w:rsidRPr="00FD4109" w:rsidRDefault="00102A65" w:rsidP="00FD4109">
                            <w:pPr>
                              <w:pStyle w:val="fig"/>
                              <w:pBdr>
                                <w:bottom w:val="single" w:sz="8" w:space="1" w:color="auto"/>
                              </w:pBdr>
                              <w:spacing w:after="0"/>
                              <w:jc w:val="both"/>
                              <w:rPr>
                                <w:b/>
                                <w:i w:val="0"/>
                                <w:sz w:val="20"/>
                                <w:szCs w:val="20"/>
                              </w:rPr>
                            </w:pPr>
                            <w:bookmarkStart w:id="222" w:name="_Ref404130855"/>
                            <w:bookmarkStart w:id="223"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882C4D">
                              <w:rPr>
                                <w:b/>
                                <w:i w:val="0"/>
                                <w:noProof/>
                                <w:sz w:val="20"/>
                                <w:szCs w:val="20"/>
                              </w:rPr>
                              <w:t>5</w:t>
                            </w:r>
                            <w:r w:rsidRPr="00FD4109">
                              <w:rPr>
                                <w:b/>
                                <w:i w:val="0"/>
                                <w:noProof/>
                                <w:sz w:val="20"/>
                                <w:szCs w:val="20"/>
                              </w:rPr>
                              <w:fldChar w:fldCharType="end"/>
                            </w:r>
                            <w:bookmarkEnd w:id="222"/>
                            <w:r w:rsidRPr="00FD4109">
                              <w:rPr>
                                <w:b/>
                                <w:i w:val="0"/>
                                <w:sz w:val="20"/>
                                <w:szCs w:val="20"/>
                              </w:rPr>
                              <w:t>.</w:t>
                            </w:r>
                          </w:p>
                          <w:p w14:paraId="5ADE864F" w14:textId="537EFC22" w:rsidR="00102A65" w:rsidRPr="00FD4109" w:rsidRDefault="00102A65"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2" type="#_x0000_t202" style="position:absolute;left:0;text-align:left;margin-left:-111.55pt;margin-top:125.5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5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" stroked="f">
                <v:textbox inset="0,0,0,0">
                  <w:txbxContent>
                    <w:p w14:paraId="1AB2AC0C" w14:textId="77777777" w:rsidR="00102A65" w:rsidRPr="00FD4109" w:rsidRDefault="00102A65" w:rsidP="00FD4109">
                      <w:pPr>
                        <w:pStyle w:val="fig"/>
                        <w:pBdr>
                          <w:bottom w:val="single" w:sz="8" w:space="1" w:color="auto"/>
                        </w:pBdr>
                        <w:spacing w:after="0"/>
                        <w:jc w:val="both"/>
                        <w:rPr>
                          <w:b/>
                          <w:i w:val="0"/>
                          <w:sz w:val="20"/>
                          <w:szCs w:val="20"/>
                        </w:rPr>
                      </w:pPr>
                      <w:bookmarkStart w:id="224" w:name="_Ref404130855"/>
                      <w:bookmarkStart w:id="225"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882C4D">
                        <w:rPr>
                          <w:b/>
                          <w:i w:val="0"/>
                          <w:noProof/>
                          <w:sz w:val="20"/>
                          <w:szCs w:val="20"/>
                        </w:rPr>
                        <w:t>5</w:t>
                      </w:r>
                      <w:r w:rsidRPr="00FD4109">
                        <w:rPr>
                          <w:b/>
                          <w:i w:val="0"/>
                          <w:noProof/>
                          <w:sz w:val="20"/>
                          <w:szCs w:val="20"/>
                        </w:rPr>
                        <w:fldChar w:fldCharType="end"/>
                      </w:r>
                      <w:bookmarkEnd w:id="224"/>
                      <w:r w:rsidRPr="00FD4109">
                        <w:rPr>
                          <w:b/>
                          <w:i w:val="0"/>
                          <w:sz w:val="20"/>
                          <w:szCs w:val="20"/>
                        </w:rPr>
                        <w:t>.</w:t>
                      </w:r>
                    </w:p>
                    <w:p w14:paraId="5ADE864F" w14:textId="537EFC22" w:rsidR="00102A65" w:rsidRPr="00FD4109" w:rsidRDefault="00102A65"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5"/>
                    </w:p>
                  </w:txbxContent>
                </v:textbox>
                <w10:wrap type="topAndBottom"/>
              </v:shape>
            </w:pict>
          </mc:Fallback>
        </mc:AlternateContent>
      </w:r>
      <w:r w:rsidR="00D02AEF">
        <w:t>(</w:t>
      </w:r>
      <w:r w:rsidR="00D02AEF" w:rsidRPr="00D02AEF">
        <w:rPr>
          <w:i/>
        </w:rPr>
        <w:t>Microelectromechanical</w:t>
      </w:r>
      <w:r w:rsidR="00D02AEF">
        <w:t xml:space="preserve"> </w:t>
      </w:r>
      <w:r w:rsidR="00D02AEF" w:rsidRPr="00D02AEF">
        <w:rPr>
          <w:i/>
        </w:rPr>
        <w:t>Systems</w:t>
      </w:r>
      <w:r w:rsidR="00D02AEF">
        <w:t>)</w:t>
      </w:r>
      <w:r w:rsidR="00EF0413">
        <w:t>:</w:t>
      </w:r>
      <w:r w:rsidR="00D02AEF">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t xml:space="preserve"> 5</w:t>
      </w:r>
      <w:r w:rsidR="00603157">
        <w:t xml:space="preserve"> </w:t>
      </w:r>
      <w:r w:rsidR="00D02AEF">
        <w:t>muestra algunos de los componentes que pueden ser integrados en menos de 1mm.</w:t>
      </w:r>
    </w:p>
    <w:p w14:paraId="51ADB506" w14:textId="3F82C9E5" w:rsidR="005D2313" w:rsidRDefault="005D2313" w:rsidP="00CD216C">
      <w:pPr>
        <w:pStyle w:val="TTCuerpoIndentado"/>
        <w:numPr>
          <w:ilvl w:val="0"/>
          <w:numId w:val="5"/>
        </w:numPr>
      </w:pPr>
      <w:r>
        <w:lastRenderedPageBreak/>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32082115" w:rsidR="00394E06" w:rsidRDefault="004A41D6" w:rsidP="00F612E9">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0345D1">
        <w:t xml:space="preserve">Figura 6 </w:t>
      </w:r>
      <w:r w:rsidR="00B14CBB">
        <w:t>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7"/>
        <w:gridCol w:w="1122"/>
      </w:tblGrid>
      <w:tr w:rsidR="00F612E9" w14:paraId="5CA2237E" w14:textId="77777777" w:rsidTr="00F612E9">
        <w:tc>
          <w:tcPr>
            <w:tcW w:w="4303" w:type="pct"/>
            <w:vAlign w:val="center"/>
          </w:tcPr>
          <w:p w14:paraId="6A582D25" w14:textId="53387AB4" w:rsidR="00F612E9" w:rsidRDefault="00102A65"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 xml:space="preserve">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w:t>
      </w:r>
      <w:r w:rsidR="00082201">
        <w:lastRenderedPageBreak/>
        <w:t>robusto y que permita predecir el error para compensarlo, y el principal candidato es el filtro Kalman.</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102A65" w:rsidRPr="00394E06" w:rsidRDefault="00102A65" w:rsidP="00394E06">
                            <w:pPr>
                              <w:pStyle w:val="fig"/>
                              <w:spacing w:after="0"/>
                              <w:jc w:val="both"/>
                              <w:rPr>
                                <w:b/>
                                <w:i w:val="0"/>
                                <w:sz w:val="20"/>
                                <w:szCs w:val="20"/>
                              </w:rPr>
                            </w:pPr>
                            <w:bookmarkStart w:id="226"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882C4D">
                              <w:rPr>
                                <w:b/>
                                <w:i w:val="0"/>
                                <w:noProof/>
                                <w:sz w:val="20"/>
                                <w:szCs w:val="20"/>
                              </w:rPr>
                              <w:t>6</w:t>
                            </w:r>
                            <w:r w:rsidRPr="00394E06">
                              <w:rPr>
                                <w:b/>
                                <w:i w:val="0"/>
                                <w:noProof/>
                                <w:sz w:val="20"/>
                                <w:szCs w:val="20"/>
                              </w:rPr>
                              <w:fldChar w:fldCharType="end"/>
                            </w:r>
                            <w:bookmarkEnd w:id="226"/>
                            <w:r w:rsidRPr="00394E06">
                              <w:rPr>
                                <w:b/>
                                <w:i w:val="0"/>
                                <w:sz w:val="20"/>
                                <w:szCs w:val="20"/>
                              </w:rPr>
                              <w:t>.</w:t>
                            </w:r>
                          </w:p>
                          <w:p w14:paraId="54BC32DB" w14:textId="1C0B7C4D" w:rsidR="00102A65" w:rsidRPr="00394E06" w:rsidRDefault="00102A65"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3"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pa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dzGpa6fZA+jCaqANGIbnBIxW2y8Y9dCaNXafD8RyjOQbBdoKfTwZdjJ2k0EUhaM19hiN5saP/X4w&#10;VuxbQB7Vq/Q16K8RURpBqGMUEHmYQLvFHB6fhtDPT+fR68cDtvoO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0nXa&#10;WoACAAAIBQAADgAAAAAAAAAAAAAAAAAuAgAAZHJzL2Uyb0RvYy54bWxQSwECLQAUAAYACAAAACEA&#10;DNVpqeEAAAAMAQAADwAAAAAAAAAAAAAAAADaBAAAZHJzL2Rvd25yZXYueG1sUEsFBgAAAAAEAAQA&#10;8wAAAOgFAAAAAA==&#10;" stroked="f">
                <v:textbox inset="0,0,0,0">
                  <w:txbxContent>
                    <w:p w14:paraId="4134A785" w14:textId="77777777" w:rsidR="00102A65" w:rsidRPr="00394E06" w:rsidRDefault="00102A65"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882C4D">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102A65" w:rsidRPr="00394E06" w:rsidRDefault="00102A65"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102A65"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1005E64A" w14:textId="1A8CD7EC" w:rsidR="00C2054A" w:rsidRDefault="00AC1335" w:rsidP="008F5FF8">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0"/>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w:lastRenderedPageBreak/>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r w:rsidRPr="000B65F5">
        <w:rPr>
          <w:i/>
        </w:rPr>
        <w:t>drift</w:t>
      </w:r>
      <w:r>
        <w:t>) para el giroscopio.</w:t>
      </w:r>
    </w:p>
    <w:p w14:paraId="6DAE8CAA" w14:textId="4E78B4B7" w:rsidR="003475CC" w:rsidRDefault="000651A7" w:rsidP="00F21D06">
      <w:pPr>
        <w:pStyle w:val="TTCuerpoIndentado"/>
        <w:ind w:left="644" w:firstLine="0"/>
      </w:pPr>
      <w:r>
        <w:rPr>
          <w:noProof/>
          <w:lang w:val="en-US" w:eastAsia="en-US"/>
        </w:rPr>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102A65" w:rsidRPr="00EA0715" w:rsidRDefault="00102A65" w:rsidP="00EA0715">
                            <w:pPr>
                              <w:pStyle w:val="fig"/>
                              <w:pBdr>
                                <w:bottom w:val="single" w:sz="8" w:space="1" w:color="auto"/>
                              </w:pBdr>
                              <w:spacing w:after="0"/>
                              <w:jc w:val="both"/>
                              <w:rPr>
                                <w:b/>
                                <w:i w:val="0"/>
                                <w:sz w:val="20"/>
                                <w:szCs w:val="20"/>
                              </w:rPr>
                            </w:pPr>
                            <w:bookmarkStart w:id="228"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882C4D">
                              <w:rPr>
                                <w:b/>
                                <w:i w:val="0"/>
                                <w:noProof/>
                                <w:sz w:val="20"/>
                                <w:szCs w:val="20"/>
                              </w:rPr>
                              <w:t>7</w:t>
                            </w:r>
                            <w:r w:rsidRPr="00EA0715">
                              <w:rPr>
                                <w:b/>
                                <w:i w:val="0"/>
                                <w:noProof/>
                                <w:sz w:val="20"/>
                                <w:szCs w:val="20"/>
                              </w:rPr>
                              <w:fldChar w:fldCharType="end"/>
                            </w:r>
                            <w:bookmarkEnd w:id="228"/>
                            <w:r w:rsidRPr="00EA0715">
                              <w:rPr>
                                <w:b/>
                                <w:i w:val="0"/>
                                <w:sz w:val="20"/>
                                <w:szCs w:val="20"/>
                              </w:rPr>
                              <w:t>.</w:t>
                            </w:r>
                          </w:p>
                          <w:p w14:paraId="60C2F9F5" w14:textId="4B3DE5CC" w:rsidR="00102A65" w:rsidRPr="00394E06" w:rsidRDefault="00102A65"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4"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ZZ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otJXlvNHkEYVgNtQDG8J2C02n7DqIferLH7uieWYyTfKRBXaOTJsJOxnQyiKBytscdoNNd+bPi9&#10;sWLXAvIoX6VvQICNiNIISh2jOMoW+i3mcHwbQkM/n0evny/Y8gc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LyllmA&#10;AgAACQUAAA4AAAAAAAAAAAAAAAAALgIAAGRycy9lMm9Eb2MueG1sUEsBAi0AFAAGAAgAAAAhAPu7&#10;6AjfAAAADAEAAA8AAAAAAAAAAAAAAAAA2gQAAGRycy9kb3ducmV2LnhtbFBLBQYAAAAABAAEAPMA&#10;AADmBQAAAAA=&#10;" stroked="f">
                <v:textbox inset="0,0,0,0">
                  <w:txbxContent>
                    <w:p w14:paraId="4C02C2F5" w14:textId="77777777" w:rsidR="00102A65" w:rsidRPr="00EA0715" w:rsidRDefault="00102A65"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882C4D">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102A65" w:rsidRPr="00394E06" w:rsidRDefault="00102A65"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7"/>
        <w:gridCol w:w="1682"/>
      </w:tblGrid>
      <w:tr w:rsidR="0079116E" w14:paraId="4C4D6109" w14:textId="77777777" w:rsidTr="0079116E">
        <w:tc>
          <w:tcPr>
            <w:tcW w:w="3955" w:type="pct"/>
            <w:vAlign w:val="center"/>
          </w:tcPr>
          <w:p w14:paraId="4F906924" w14:textId="77777777" w:rsidR="0079116E" w:rsidRPr="0079116E" w:rsidRDefault="00102A65"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292C7FCF"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La compensación magnética se logra en el grupo 1 de la</w:t>
      </w:r>
      <w:r w:rsidR="000345D1">
        <w:t xml:space="preserve"> Figura 7</w:t>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7"/>
        <w:gridCol w:w="1252"/>
      </w:tblGrid>
      <w:tr w:rsidR="001F57BE" w14:paraId="33186A5A" w14:textId="77777777" w:rsidTr="001F57BE">
        <w:tc>
          <w:tcPr>
            <w:tcW w:w="4222" w:type="pct"/>
            <w:vAlign w:val="center"/>
          </w:tcPr>
          <w:p w14:paraId="38CBE375" w14:textId="30CCD2E8" w:rsidR="001F57BE" w:rsidRPr="00ED2EB2" w:rsidRDefault="00102A65"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102A65"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lastRenderedPageBreak/>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30" w:name="_Toc408140601"/>
      <w:r>
        <w:t>Diseño de la propuesta</w:t>
      </w:r>
      <w:bookmarkEnd w:id="230"/>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31" w:name="_Toc408140602"/>
      <w:r w:rsidRPr="00EA0C94">
        <w:t>M</w:t>
      </w:r>
      <w:r>
        <w:t>etodología</w:t>
      </w:r>
      <w:bookmarkEnd w:id="231"/>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lastRenderedPageBreak/>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32" w:name="_Toc408140603"/>
      <w:r>
        <w:t>Requisitos</w:t>
      </w:r>
      <w:bookmarkEnd w:id="232"/>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33" w:name="_Toc408140604"/>
      <w:r>
        <w:t>Implementación</w:t>
      </w:r>
      <w:bookmarkEnd w:id="233"/>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34" w:name="_Toc408140605"/>
      <w:r>
        <w:t>Selección de los sensores</w:t>
      </w:r>
      <w:bookmarkEnd w:id="234"/>
    </w:p>
    <w:p w14:paraId="372496C0" w14:textId="603B8FA6"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lastRenderedPageBreak/>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102A65" w:rsidRPr="0086667A" w:rsidRDefault="00102A65"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5"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Xs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XBGAg0S2wO9RFxaQNiQfnxM0WrBfKemxNSvqvuyZFZSotxq1Ffp4MuxkbCeD6RqPVtRTMppXfuz3&#10;vbFy1yLyqF4Nr1B/jYzSeIziqFpst5jD8WkI/fx0Hr0eH7D1D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GMXRex/&#10;AgAACAUAAA4AAAAAAAAAAAAAAAAALgIAAGRycy9lMm9Eb2MueG1sUEsBAi0AFAAGAAgAAAAhAOFd&#10;nTzgAAAACwEAAA8AAAAAAAAAAAAAAAAA2QQAAGRycy9kb3ducmV2LnhtbFBLBQYAAAAABAAEAPMA&#10;AADmBQAAAAA=&#10;" stroked="f">
                <v:textbox inset="0,0,0,0">
                  <w:txbxContent>
                    <w:p w14:paraId="73E19D00"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102A65" w:rsidRPr="0086667A" w:rsidRDefault="00102A65"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3"/>
        <w:gridCol w:w="2012"/>
        <w:gridCol w:w="2012"/>
        <w:gridCol w:w="2012"/>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732 mG/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102A65" w:rsidRPr="0086667A" w:rsidRDefault="00102A65"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6"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aXfQIAAAk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Vl&#10;ETloZKfZPQjDauAN2If3BIxW268Y9dCbNXZfDsRyjORbBeIKjTwZdjJ2k0EUhaM19hiN5saPDX8w&#10;VuxbQB7lq/QVCLARURuPUZxkC/0Wkzi9DaGhn86j1+ML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AmQ8aXfQIA&#10;AAkFAAAOAAAAAAAAAAAAAAAAAC4CAABkcnMvZTJvRG9jLnhtbFBLAQItABQABgAIAAAAIQBGjmwE&#10;4AAAAAwBAAAPAAAAAAAAAAAAAAAAANcEAABkcnMvZG93bnJldi54bWxQSwUGAAAAAAQABADzAAAA&#10;5AUAAAAA&#10;" stroked="f">
                <v:textbox inset="0,0,0,0">
                  <w:txbxContent>
                    <w:p w14:paraId="5863C345"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102A65" w:rsidRPr="0086667A" w:rsidRDefault="00102A65"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4"/>
        <w:gridCol w:w="1992"/>
        <w:gridCol w:w="1992"/>
        <w:gridCol w:w="1991"/>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7C5CDC69">
                <wp:simplePos x="0" y="0"/>
                <wp:positionH relativeFrom="column">
                  <wp:posOffset>5395595</wp:posOffset>
                </wp:positionH>
                <wp:positionV relativeFrom="paragraph">
                  <wp:posOffset>473075</wp:posOffset>
                </wp:positionV>
                <wp:extent cx="1209675" cy="637540"/>
                <wp:effectExtent l="0" t="0" r="9525" b="0"/>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637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102A65" w:rsidRPr="0086667A" w:rsidRDefault="00102A65"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7" type="#_x0000_t202" style="position:absolute;left:0;text-align:left;margin-left:424.85pt;margin-top:37.25pt;width:95.25pt;height:50.2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Zcfw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" stroked="f">
                <v:textbox inset="0,0,0,0">
                  <w:txbxContent>
                    <w:p w14:paraId="3C605FD1" w14:textId="77777777" w:rsidR="00102A65" w:rsidRPr="0086667A" w:rsidRDefault="00102A65"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882C4D">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102A65" w:rsidRPr="0086667A" w:rsidRDefault="00102A65"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1"/>
        <w:gridCol w:w="2684"/>
        <w:gridCol w:w="2684"/>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3 mGs/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lastRenderedPageBreak/>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5" w:name="_Toc408140606"/>
      <w:r>
        <w:t>Selección de protocolo de comunicación</w:t>
      </w:r>
      <w:bookmarkEnd w:id="235"/>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2B2FF77A" w14:textId="77777777" w:rsidR="000345D1" w:rsidRDefault="000345D1" w:rsidP="00FF7D6E">
      <w:pPr>
        <w:pStyle w:val="normalhere"/>
        <w:ind w:firstLine="288"/>
      </w:pPr>
    </w:p>
    <w:p w14:paraId="04EAE936" w14:textId="77777777" w:rsidR="000345D1" w:rsidRDefault="000345D1" w:rsidP="00FF7D6E">
      <w:pPr>
        <w:pStyle w:val="normalhere"/>
        <w:ind w:firstLine="288"/>
      </w:pPr>
    </w:p>
    <w:p w14:paraId="43015FD5" w14:textId="77777777" w:rsidR="000345D1" w:rsidRDefault="000345D1" w:rsidP="00FF7D6E">
      <w:pPr>
        <w:pStyle w:val="normalhere"/>
        <w:ind w:firstLine="288"/>
      </w:pPr>
    </w:p>
    <w:p w14:paraId="6742F0D7" w14:textId="5846F5BF" w:rsidR="005130B7" w:rsidRDefault="005130B7" w:rsidP="00F94BED">
      <w:pPr>
        <w:pStyle w:val="Ttulo3"/>
      </w:pPr>
      <w:bookmarkStart w:id="236" w:name="_Toc408140607"/>
      <w:r>
        <w:lastRenderedPageBreak/>
        <w:t>Selección de la plataforma de desarrollo</w:t>
      </w:r>
      <w:bookmarkEnd w:id="236"/>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permite 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lastRenderedPageBreak/>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7"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w:t>
      </w:r>
      <w:r w:rsidR="00C712BB">
        <w:lastRenderedPageBreak/>
        <w:t xml:space="preserve">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Raspberry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102A65" w:rsidRPr="00B95FA4" w:rsidRDefault="00102A65" w:rsidP="007630A7">
                            <w:pPr>
                              <w:pStyle w:val="fig"/>
                              <w:pBdr>
                                <w:bottom w:val="single" w:sz="8" w:space="1" w:color="auto"/>
                              </w:pBdr>
                              <w:spacing w:after="0"/>
                              <w:jc w:val="both"/>
                              <w:rPr>
                                <w:b/>
                                <w:i w:val="0"/>
                                <w:sz w:val="20"/>
                                <w:szCs w:val="20"/>
                              </w:rPr>
                            </w:pPr>
                            <w:bookmarkStart w:id="237"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882C4D">
                              <w:rPr>
                                <w:b/>
                                <w:i w:val="0"/>
                                <w:noProof/>
                                <w:sz w:val="20"/>
                                <w:szCs w:val="20"/>
                              </w:rPr>
                              <w:t>8</w:t>
                            </w:r>
                            <w:r w:rsidRPr="00B95FA4">
                              <w:rPr>
                                <w:b/>
                                <w:i w:val="0"/>
                                <w:noProof/>
                                <w:sz w:val="20"/>
                                <w:szCs w:val="20"/>
                              </w:rPr>
                              <w:fldChar w:fldCharType="end"/>
                            </w:r>
                            <w:bookmarkEnd w:id="237"/>
                            <w:r w:rsidRPr="00B95FA4">
                              <w:rPr>
                                <w:b/>
                                <w:i w:val="0"/>
                                <w:sz w:val="20"/>
                                <w:szCs w:val="20"/>
                              </w:rPr>
                              <w:t>.</w:t>
                            </w:r>
                          </w:p>
                          <w:p w14:paraId="37402BEF" w14:textId="43915259" w:rsidR="00102A65" w:rsidRPr="007630A7" w:rsidRDefault="00102A65"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8"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A1ucLPfQIA&#10;AAkFAAAOAAAAAAAAAAAAAAAAAC4CAABkcnMvZTJvRG9jLnhtbFBLAQItABQABgAIAAAAIQA6okBx&#10;4AAAAAwBAAAPAAAAAAAAAAAAAAAAANcEAABkcnMvZG93bnJldi54bWxQSwUGAAAAAAQABADzAAAA&#10;5AUAAAAA&#10;" stroked="f">
                <v:textbox inset="0,0,0,0">
                  <w:txbxContent>
                    <w:p w14:paraId="5C3FDAC8" w14:textId="77777777" w:rsidR="00102A65" w:rsidRPr="00B95FA4" w:rsidRDefault="00102A65"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882C4D">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102A65" w:rsidRPr="007630A7" w:rsidRDefault="00102A65"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39" w:name="_Toc408140608"/>
      <w:r>
        <w:t>Hardware del dispositivo</w:t>
      </w:r>
      <w:bookmarkEnd w:id="239"/>
    </w:p>
    <w:p w14:paraId="519681D8" w14:textId="21EF8572"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345D1">
        <w:t>Figura 8</w:t>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r w:rsidR="00093B1A" w:rsidRPr="00093B1A">
        <w:rPr>
          <w:i/>
        </w:rPr>
        <w:t>breakout board</w:t>
      </w:r>
      <w:r w:rsidR="00093B1A">
        <w:t xml:space="preserve"> para el multiplexor PCA9547, debido a que su </w:t>
      </w:r>
      <w:r w:rsidR="00093B1A">
        <w:lastRenderedPageBreak/>
        <w:t>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Esto permitirá portabilidad a las plataformas de desarrollo ya utilizadas, específicamente la plataforma Nucleo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5DA3A4A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19">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102A65" w:rsidRPr="00B12B2A" w:rsidRDefault="00102A65" w:rsidP="00B12B2A">
                            <w:pPr>
                              <w:pStyle w:val="fig"/>
                              <w:spacing w:after="0"/>
                              <w:jc w:val="both"/>
                              <w:rPr>
                                <w:b/>
                                <w:i w:val="0"/>
                                <w:sz w:val="20"/>
                                <w:szCs w:val="20"/>
                              </w:rPr>
                            </w:pPr>
                            <w:bookmarkStart w:id="240"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882C4D">
                              <w:rPr>
                                <w:b/>
                                <w:i w:val="0"/>
                                <w:noProof/>
                                <w:sz w:val="20"/>
                                <w:szCs w:val="20"/>
                              </w:rPr>
                              <w:t>9</w:t>
                            </w:r>
                            <w:r w:rsidRPr="00B12B2A">
                              <w:rPr>
                                <w:b/>
                                <w:i w:val="0"/>
                                <w:noProof/>
                                <w:sz w:val="20"/>
                                <w:szCs w:val="20"/>
                              </w:rPr>
                              <w:fldChar w:fldCharType="end"/>
                            </w:r>
                            <w:bookmarkEnd w:id="240"/>
                            <w:r w:rsidRPr="00B12B2A">
                              <w:rPr>
                                <w:b/>
                                <w:i w:val="0"/>
                                <w:sz w:val="20"/>
                                <w:szCs w:val="20"/>
                              </w:rPr>
                              <w:t>.</w:t>
                            </w:r>
                          </w:p>
                          <w:p w14:paraId="1668FCC7" w14:textId="305B8F33" w:rsidR="00102A65" w:rsidRPr="00B12B2A" w:rsidRDefault="00102A65"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9"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DOfgIAAAg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10;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D91+DO&#10;fgIAAAgFAAAOAAAAAAAAAAAAAAAAAC4CAABkcnMvZTJvRG9jLnhtbFBLAQItABQABgAIAAAAIQAA&#10;kDhJ4gAAAAwBAAAPAAAAAAAAAAAAAAAAANgEAABkcnMvZG93bnJldi54bWxQSwUGAAAAAAQABADz&#10;AAAA5wUAAAAA&#10;" stroked="f">
                <v:textbox inset="0,0,0,0">
                  <w:txbxContent>
                    <w:p w14:paraId="2F50055F" w14:textId="77777777" w:rsidR="00102A65" w:rsidRPr="00B12B2A" w:rsidRDefault="00102A65"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882C4D">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102A65" w:rsidRPr="00B12B2A" w:rsidRDefault="00102A65"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345D1">
        <w:t xml:space="preserve">Figura 9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42" w:name="_Toc408140609"/>
      <w:r>
        <w:t>Firmware del dispositivo</w:t>
      </w:r>
      <w:bookmarkEnd w:id="242"/>
    </w:p>
    <w:p w14:paraId="54B21F4D" w14:textId="628E1F91" w:rsidR="007234C3" w:rsidRDefault="00D075B9" w:rsidP="00D73BBF">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lastRenderedPageBreak/>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43" w:name="_Toc408140610"/>
      <w:r>
        <w:t>Software del dispositivo</w:t>
      </w:r>
      <w:bookmarkEnd w:id="243"/>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r w:rsidR="00087FE9" w:rsidRPr="00F46351">
        <w:rPr>
          <w:i/>
        </w:rPr>
        <w:t>stamp</w:t>
      </w:r>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w:t>
      </w:r>
      <w:r>
        <w:lastRenderedPageBreak/>
        <w:t xml:space="preserve">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r>
        <w:t xml:space="preserve">PyQwt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r>
        <w:t xml:space="preserve">PyQtGraph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6AE906D7"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0345D1">
        <w:t xml:space="preserve">Figura 10 </w:t>
      </w:r>
      <w:r w:rsidR="00796781">
        <w:t>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0"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lastRenderedPageBreak/>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procesamiento se volvían inestables. En este aspecto, la comunicación de los datos entre diferentes procesos no es trivial, y para poder mantenerlos accesibles desde diferentes procesos se implementaron </w:t>
      </w:r>
      <w:r w:rsidRPr="00670753">
        <w:rPr>
          <w:i/>
        </w:rPr>
        <w:t>queues</w:t>
      </w:r>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102A65" w:rsidRPr="007234C3" w:rsidRDefault="00102A65" w:rsidP="007234C3">
                            <w:pPr>
                              <w:pStyle w:val="fig"/>
                              <w:spacing w:after="0"/>
                              <w:jc w:val="both"/>
                              <w:rPr>
                                <w:b/>
                                <w:i w:val="0"/>
                                <w:sz w:val="20"/>
                                <w:szCs w:val="20"/>
                              </w:rPr>
                            </w:pPr>
                            <w:bookmarkStart w:id="244"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882C4D">
                              <w:rPr>
                                <w:b/>
                                <w:i w:val="0"/>
                                <w:noProof/>
                                <w:sz w:val="20"/>
                                <w:szCs w:val="20"/>
                              </w:rPr>
                              <w:t>10</w:t>
                            </w:r>
                            <w:r w:rsidRPr="007234C3">
                              <w:rPr>
                                <w:b/>
                                <w:i w:val="0"/>
                                <w:noProof/>
                                <w:sz w:val="20"/>
                                <w:szCs w:val="20"/>
                              </w:rPr>
                              <w:fldChar w:fldCharType="end"/>
                            </w:r>
                            <w:bookmarkEnd w:id="244"/>
                            <w:r w:rsidRPr="007234C3">
                              <w:rPr>
                                <w:b/>
                                <w:i w:val="0"/>
                                <w:sz w:val="20"/>
                                <w:szCs w:val="20"/>
                              </w:rPr>
                              <w:t>.</w:t>
                            </w:r>
                          </w:p>
                          <w:p w14:paraId="4078A2C5" w14:textId="1BAEC07D" w:rsidR="00102A65" w:rsidRPr="007234C3" w:rsidRDefault="00102A65"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40"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qEgAIAAAo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JANmoSA&#10;AgAACgUAAA4AAAAAAAAAAAAAAAAALgIAAGRycy9lMm9Eb2MueG1sUEsBAi0AFAAGAAgAAAAhAJow&#10;+//fAAAADAEAAA8AAAAAAAAAAAAAAAAA2gQAAGRycy9kb3ducmV2LnhtbFBLBQYAAAAABAAEAPMA&#10;AADmBQAAAAA=&#10;" stroked="f">
                <v:textbox inset="0,0,0,0">
                  <w:txbxContent>
                    <w:p w14:paraId="759CCE99" w14:textId="77777777" w:rsidR="00102A65" w:rsidRPr="007234C3" w:rsidRDefault="00102A65"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882C4D">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102A65" w:rsidRPr="007234C3" w:rsidRDefault="00102A65"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102A65" w:rsidRPr="00B32380" w:rsidRDefault="00102A65" w:rsidP="00C36613">
                            <w:pPr>
                              <w:pStyle w:val="fig"/>
                              <w:pBdr>
                                <w:bottom w:val="single" w:sz="8" w:space="1" w:color="auto"/>
                              </w:pBdr>
                              <w:spacing w:after="0"/>
                              <w:jc w:val="both"/>
                              <w:rPr>
                                <w:b/>
                                <w:i w:val="0"/>
                                <w:sz w:val="20"/>
                                <w:szCs w:val="20"/>
                              </w:rPr>
                            </w:pPr>
                            <w:bookmarkStart w:id="246"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1</w:t>
                            </w:r>
                            <w:r w:rsidRPr="00B32380">
                              <w:rPr>
                                <w:b/>
                                <w:i w:val="0"/>
                                <w:noProof/>
                                <w:sz w:val="20"/>
                                <w:szCs w:val="20"/>
                              </w:rPr>
                              <w:fldChar w:fldCharType="end"/>
                            </w:r>
                            <w:bookmarkEnd w:id="246"/>
                            <w:r w:rsidRPr="00B32380">
                              <w:rPr>
                                <w:b/>
                                <w:i w:val="0"/>
                                <w:sz w:val="20"/>
                                <w:szCs w:val="20"/>
                              </w:rPr>
                              <w:t>.</w:t>
                            </w:r>
                          </w:p>
                          <w:p w14:paraId="5A82C117" w14:textId="23E5138D" w:rsidR="00102A65" w:rsidRPr="00C36613" w:rsidRDefault="00102A65"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1"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kC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J5&#10;uD7IYqvZAwjDauANKIb3BIxW268Y9dCbNXZf9sRyjORbBeIKjTwZdjK2k0EUhaM19hiN5rUfG35v&#10;rNi1gDzKV+lLEGAjojYeozjKFvotJnF8G0JDP51Hr8cXbP0D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Jm5mQJ9&#10;AgAACQUAAA4AAAAAAAAAAAAAAAAALgIAAGRycy9lMm9Eb2MueG1sUEsBAi0AFAAGAAgAAAAhADeI&#10;LqviAAAADAEAAA8AAAAAAAAAAAAAAAAA1wQAAGRycy9kb3ducmV2LnhtbFBLBQYAAAAABAAEAPMA&#10;AADmBQAAAAA=&#10;" stroked="f">
                <v:textbox inset="0,0,0,0">
                  <w:txbxContent>
                    <w:p w14:paraId="2EF90FEF" w14:textId="77777777" w:rsidR="00102A65" w:rsidRPr="00B32380" w:rsidRDefault="00102A65"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102A65" w:rsidRPr="00C36613" w:rsidRDefault="00102A65"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1BA31E68">
                <wp:simplePos x="0" y="0"/>
                <wp:positionH relativeFrom="column">
                  <wp:posOffset>5223510</wp:posOffset>
                </wp:positionH>
                <wp:positionV relativeFrom="paragraph">
                  <wp:posOffset>6309360</wp:posOffset>
                </wp:positionV>
                <wp:extent cx="1259840" cy="1092200"/>
                <wp:effectExtent l="0" t="0" r="0"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092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86481E" w14:textId="678971D3" w:rsidR="00102A65" w:rsidRDefault="00102A65" w:rsidP="000345D1">
                            <w:pPr>
                              <w:pStyle w:val="fig"/>
                              <w:pBdr>
                                <w:bottom w:val="single" w:sz="8" w:space="1" w:color="auto"/>
                              </w:pBdr>
                              <w:spacing w:after="0"/>
                              <w:jc w:val="both"/>
                              <w:rPr>
                                <w:i w:val="0"/>
                                <w:sz w:val="20"/>
                                <w:szCs w:val="20"/>
                              </w:rPr>
                            </w:pPr>
                            <w:bookmarkStart w:id="248"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2</w:t>
                            </w:r>
                            <w:r w:rsidRPr="00B32380">
                              <w:rPr>
                                <w:b/>
                                <w:i w:val="0"/>
                                <w:noProof/>
                                <w:sz w:val="20"/>
                                <w:szCs w:val="20"/>
                              </w:rPr>
                              <w:fldChar w:fldCharType="end"/>
                            </w:r>
                            <w:bookmarkEnd w:id="248"/>
                            <w:r w:rsidRPr="00B32380">
                              <w:rPr>
                                <w:b/>
                                <w:i w:val="0"/>
                                <w:sz w:val="20"/>
                                <w:szCs w:val="20"/>
                              </w:rPr>
                              <w:t>.</w:t>
                            </w:r>
                          </w:p>
                          <w:p w14:paraId="418C173D" w14:textId="3D3A3068" w:rsidR="00102A65" w:rsidRPr="00C36613" w:rsidRDefault="00102A65"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2" type="#_x0000_t202" style="position:absolute;left:0;text-align:left;margin-left:411.3pt;margin-top:496.8pt;width:99.2pt;height:8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" stroked="f">
                <v:textbox inset="0,0,0,0">
                  <w:txbxContent>
                    <w:p w14:paraId="1186481E" w14:textId="678971D3" w:rsidR="00102A65" w:rsidRDefault="00102A65" w:rsidP="000345D1">
                      <w:pPr>
                        <w:pStyle w:val="fig"/>
                        <w:pBdr>
                          <w:bottom w:val="single" w:sz="8" w:space="1" w:color="auto"/>
                        </w:pBdr>
                        <w:spacing w:after="0"/>
                        <w:jc w:val="both"/>
                        <w:rPr>
                          <w:i w:val="0"/>
                          <w:sz w:val="20"/>
                          <w:szCs w:val="20"/>
                        </w:rPr>
                      </w:pPr>
                      <w:bookmarkStart w:id="249"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2</w:t>
                      </w:r>
                      <w:r w:rsidRPr="00B32380">
                        <w:rPr>
                          <w:b/>
                          <w:i w:val="0"/>
                          <w:noProof/>
                          <w:sz w:val="20"/>
                          <w:szCs w:val="20"/>
                        </w:rPr>
                        <w:fldChar w:fldCharType="end"/>
                      </w:r>
                      <w:bookmarkEnd w:id="249"/>
                      <w:r w:rsidRPr="00B32380">
                        <w:rPr>
                          <w:b/>
                          <w:i w:val="0"/>
                          <w:sz w:val="20"/>
                          <w:szCs w:val="20"/>
                        </w:rPr>
                        <w:t>.</w:t>
                      </w:r>
                    </w:p>
                    <w:p w14:paraId="418C173D" w14:textId="3D3A3068" w:rsidR="00102A65" w:rsidRPr="00C36613" w:rsidRDefault="00102A65"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4701221B" w:rsidR="00102A65" w:rsidRPr="00B32380" w:rsidRDefault="00102A65" w:rsidP="00C36613">
                            <w:pPr>
                              <w:pStyle w:val="fig"/>
                              <w:pBdr>
                                <w:bottom w:val="single" w:sz="8" w:space="1" w:color="auto"/>
                              </w:pBdr>
                              <w:spacing w:after="0"/>
                              <w:jc w:val="both"/>
                              <w:rPr>
                                <w:b/>
                                <w:i w:val="0"/>
                                <w:noProof/>
                                <w:sz w:val="20"/>
                                <w:szCs w:val="20"/>
                              </w:rPr>
                            </w:pPr>
                            <w:bookmarkStart w:id="250"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3</w:t>
                            </w:r>
                            <w:r w:rsidRPr="00B32380">
                              <w:rPr>
                                <w:b/>
                                <w:i w:val="0"/>
                                <w:noProof/>
                                <w:sz w:val="20"/>
                                <w:szCs w:val="20"/>
                              </w:rPr>
                              <w:fldChar w:fldCharType="end"/>
                            </w:r>
                            <w:bookmarkEnd w:id="250"/>
                            <w:r w:rsidRPr="00B32380">
                              <w:rPr>
                                <w:b/>
                                <w:i w:val="0"/>
                                <w:noProof/>
                                <w:sz w:val="20"/>
                                <w:szCs w:val="20"/>
                              </w:rPr>
                              <w:t>.</w:t>
                            </w:r>
                          </w:p>
                          <w:p w14:paraId="66A5EE77" w14:textId="787FE6B0" w:rsidR="00102A65" w:rsidRPr="00C36613" w:rsidRDefault="00102A65"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3"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84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7HLS106zR1CG1cAbcAwPChittl8w6qE5a+w+H4jlGMk3CtQVOnky7GTsJoMoCkdr7DEazbUfO/5g&#10;rNi3gDzqV+kbUGAjojaCVMcoTrqFhotJnB6H0NFP59HrxxO2+g4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AZeDzh/&#10;AgAACgUAAA4AAAAAAAAAAAAAAAAALgIAAGRycy9lMm9Eb2MueG1sUEsBAi0AFAAGAAgAAAAhANQT&#10;stngAAAADAEAAA8AAAAAAAAAAAAAAAAA2QQAAGRycy9kb3ducmV2LnhtbFBLBQYAAAAABAAEAPMA&#10;AADmBQAAAAA=&#10;" stroked="f">
                <v:textbox inset="0,0,0,0">
                  <w:txbxContent>
                    <w:p w14:paraId="7C90A36A" w14:textId="4701221B" w:rsidR="00102A65" w:rsidRPr="00B32380" w:rsidRDefault="00102A65" w:rsidP="00C36613">
                      <w:pPr>
                        <w:pStyle w:val="fig"/>
                        <w:pBdr>
                          <w:bottom w:val="single" w:sz="8" w:space="1" w:color="auto"/>
                        </w:pBdr>
                        <w:spacing w:after="0"/>
                        <w:jc w:val="both"/>
                        <w:rPr>
                          <w:b/>
                          <w:i w:val="0"/>
                          <w:noProof/>
                          <w:sz w:val="20"/>
                          <w:szCs w:val="20"/>
                        </w:rPr>
                      </w:pPr>
                      <w:bookmarkStart w:id="251"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882C4D">
                        <w:rPr>
                          <w:b/>
                          <w:i w:val="0"/>
                          <w:noProof/>
                          <w:sz w:val="20"/>
                          <w:szCs w:val="20"/>
                        </w:rPr>
                        <w:t>13</w:t>
                      </w:r>
                      <w:r w:rsidRPr="00B32380">
                        <w:rPr>
                          <w:b/>
                          <w:i w:val="0"/>
                          <w:noProof/>
                          <w:sz w:val="20"/>
                          <w:szCs w:val="20"/>
                        </w:rPr>
                        <w:fldChar w:fldCharType="end"/>
                      </w:r>
                      <w:bookmarkEnd w:id="251"/>
                      <w:r w:rsidRPr="00B32380">
                        <w:rPr>
                          <w:b/>
                          <w:i w:val="0"/>
                          <w:noProof/>
                          <w:sz w:val="20"/>
                          <w:szCs w:val="20"/>
                        </w:rPr>
                        <w:t>.</w:t>
                      </w:r>
                    </w:p>
                    <w:p w14:paraId="66A5EE77" w14:textId="787FE6B0" w:rsidR="00102A65" w:rsidRPr="00C36613" w:rsidRDefault="00102A65"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Esta aproximación es crucial para soluciones pensadas en IoT, descargando al servidor del procesamiento de la página web y, así mismo, disminuyendo el ancho de banda y el consumo de datos de la página.</w:t>
      </w:r>
    </w:p>
    <w:p w14:paraId="5BD23720" w14:textId="77777777" w:rsidR="000345D1" w:rsidRDefault="000345D1" w:rsidP="00FF7D6E">
      <w:pPr>
        <w:pStyle w:val="normalhere"/>
        <w:ind w:firstLine="284"/>
      </w:pPr>
    </w:p>
    <w:p w14:paraId="2A999B12" w14:textId="77777777" w:rsidR="000345D1" w:rsidRDefault="000345D1" w:rsidP="00FF7D6E">
      <w:pPr>
        <w:pStyle w:val="normalhere"/>
        <w:ind w:firstLine="284"/>
      </w:pPr>
    </w:p>
    <w:p w14:paraId="2804C86B" w14:textId="0974BCF1" w:rsidR="001A5881" w:rsidRDefault="001A5881" w:rsidP="008422E2">
      <w:pPr>
        <w:pStyle w:val="Ttulo1"/>
      </w:pPr>
      <w:bookmarkStart w:id="252" w:name="_Toc408140611"/>
      <w:r>
        <w:lastRenderedPageBreak/>
        <w:t>Resultados</w:t>
      </w:r>
      <w:bookmarkEnd w:id="252"/>
    </w:p>
    <w:p w14:paraId="025B419A" w14:textId="543C533C" w:rsidR="00104BFD" w:rsidRDefault="00104BFD" w:rsidP="00FF7D6E">
      <w:pPr>
        <w:pStyle w:val="normalhere"/>
        <w:ind w:firstLine="284"/>
      </w:pPr>
      <w:r>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5"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0A8C15EA"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0345D1">
        <w:t xml:space="preserve">Figura 14 </w:t>
      </w:r>
      <w:r w:rsidR="00B57365">
        <w:t>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6"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53" w:name="_Toc402197190"/>
      <w:bookmarkStart w:id="254" w:name="_Toc402197248"/>
      <w:bookmarkStart w:id="255" w:name="_Toc402197356"/>
      <w:bookmarkStart w:id="256" w:name="_Toc402197408"/>
      <w:bookmarkStart w:id="257" w:name="_Toc402197500"/>
      <w:bookmarkStart w:id="258" w:name="_Toc402203644"/>
      <w:bookmarkStart w:id="259" w:name="_Toc402203747"/>
      <w:bookmarkStart w:id="260" w:name="_Toc402203805"/>
      <w:bookmarkStart w:id="261" w:name="_Toc402197191"/>
      <w:bookmarkStart w:id="262" w:name="_Toc402197249"/>
      <w:bookmarkStart w:id="263" w:name="_Toc402197357"/>
      <w:bookmarkStart w:id="264" w:name="_Toc402197409"/>
      <w:bookmarkStart w:id="265" w:name="_Toc402197501"/>
      <w:bookmarkStart w:id="266" w:name="_Toc402203645"/>
      <w:bookmarkStart w:id="267" w:name="_Toc402203748"/>
      <w:bookmarkStart w:id="268" w:name="_Toc402203806"/>
      <w:bookmarkStart w:id="269" w:name="_Toc402197192"/>
      <w:bookmarkStart w:id="270" w:name="_Toc402197250"/>
      <w:bookmarkStart w:id="271" w:name="_Toc402197358"/>
      <w:bookmarkStart w:id="272" w:name="_Toc402197410"/>
      <w:bookmarkStart w:id="273" w:name="_Toc402197502"/>
      <w:bookmarkStart w:id="274" w:name="_Toc402203646"/>
      <w:bookmarkStart w:id="275" w:name="_Toc402203749"/>
      <w:bookmarkStart w:id="276" w:name="_Toc40220380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102A65" w:rsidRPr="00C36613" w:rsidRDefault="00102A65" w:rsidP="00C36613">
                            <w:pPr>
                              <w:pStyle w:val="fig"/>
                              <w:spacing w:after="0"/>
                              <w:jc w:val="both"/>
                              <w:rPr>
                                <w:b/>
                                <w:i w:val="0"/>
                                <w:sz w:val="20"/>
                                <w:szCs w:val="20"/>
                              </w:rPr>
                            </w:pPr>
                            <w:bookmarkStart w:id="277"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882C4D">
                              <w:rPr>
                                <w:b/>
                                <w:i w:val="0"/>
                                <w:noProof/>
                                <w:sz w:val="20"/>
                                <w:szCs w:val="20"/>
                              </w:rPr>
                              <w:t>14</w:t>
                            </w:r>
                            <w:r w:rsidRPr="00C36613">
                              <w:rPr>
                                <w:b/>
                                <w:i w:val="0"/>
                                <w:noProof/>
                                <w:sz w:val="20"/>
                                <w:szCs w:val="20"/>
                              </w:rPr>
                              <w:fldChar w:fldCharType="end"/>
                            </w:r>
                            <w:bookmarkEnd w:id="277"/>
                            <w:r w:rsidRPr="00C36613">
                              <w:rPr>
                                <w:b/>
                                <w:i w:val="0"/>
                                <w:sz w:val="20"/>
                                <w:szCs w:val="20"/>
                              </w:rPr>
                              <w:t>.</w:t>
                            </w:r>
                          </w:p>
                          <w:p w14:paraId="214B8FFC" w14:textId="360E81AC" w:rsidR="00102A65" w:rsidRPr="00C36613" w:rsidRDefault="00102A65"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4"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" stroked="f">
                <v:textbox inset="0,0,0,0">
                  <w:txbxContent>
                    <w:p w14:paraId="0A1DD8B0" w14:textId="77777777" w:rsidR="00102A65" w:rsidRPr="00C36613" w:rsidRDefault="00102A65" w:rsidP="00C36613">
                      <w:pPr>
                        <w:pStyle w:val="fig"/>
                        <w:spacing w:after="0"/>
                        <w:jc w:val="both"/>
                        <w:rPr>
                          <w:b/>
                          <w:i w:val="0"/>
                          <w:sz w:val="20"/>
                          <w:szCs w:val="20"/>
                        </w:rPr>
                      </w:pPr>
                      <w:bookmarkStart w:id="278"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882C4D">
                        <w:rPr>
                          <w:b/>
                          <w:i w:val="0"/>
                          <w:noProof/>
                          <w:sz w:val="20"/>
                          <w:szCs w:val="20"/>
                        </w:rPr>
                        <w:t>14</w:t>
                      </w:r>
                      <w:r w:rsidRPr="00C36613">
                        <w:rPr>
                          <w:b/>
                          <w:i w:val="0"/>
                          <w:noProof/>
                          <w:sz w:val="20"/>
                          <w:szCs w:val="20"/>
                        </w:rPr>
                        <w:fldChar w:fldCharType="end"/>
                      </w:r>
                      <w:bookmarkEnd w:id="278"/>
                      <w:r w:rsidRPr="00C36613">
                        <w:rPr>
                          <w:b/>
                          <w:i w:val="0"/>
                          <w:sz w:val="20"/>
                          <w:szCs w:val="20"/>
                        </w:rPr>
                        <w:t>.</w:t>
                      </w:r>
                    </w:p>
                    <w:p w14:paraId="214B8FFC" w14:textId="360E81AC" w:rsidR="00102A65" w:rsidRPr="00C36613" w:rsidRDefault="00102A65"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Default="000651A7" w:rsidP="000651A7">
      <w:pPr>
        <w:pStyle w:val="normalhere"/>
        <w:ind w:firstLine="284"/>
      </w:pPr>
    </w:p>
    <w:p w14:paraId="3B3158BF" w14:textId="77777777" w:rsidR="000345D1" w:rsidRPr="005E6C09" w:rsidRDefault="000345D1" w:rsidP="000651A7">
      <w:pPr>
        <w:pStyle w:val="normalhere"/>
        <w:ind w:firstLine="284"/>
      </w:pPr>
    </w:p>
    <w:p w14:paraId="7780FF8D" w14:textId="09610E13" w:rsidR="005644D2" w:rsidRDefault="001A5881" w:rsidP="00C82865">
      <w:pPr>
        <w:pStyle w:val="Ttulo1"/>
      </w:pPr>
      <w:bookmarkStart w:id="279" w:name="_Toc408140612"/>
      <w:r>
        <w:lastRenderedPageBreak/>
        <w:t>Discusión</w:t>
      </w:r>
      <w:bookmarkEnd w:id="279"/>
    </w:p>
    <w:p w14:paraId="09FD4417" w14:textId="28968457" w:rsidR="00861B77" w:rsidRDefault="00861B77" w:rsidP="00861B77">
      <w:pPr>
        <w:pStyle w:val="normalhere"/>
        <w:ind w:firstLine="284"/>
      </w:pPr>
      <w:r>
        <w:t>Los sensores IMUs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8"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80" w:name="_Toc408140613"/>
      <w:r>
        <w:t>Conclusiones</w:t>
      </w:r>
      <w:bookmarkEnd w:id="280"/>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w:t>
      </w:r>
      <w:r>
        <w:lastRenderedPageBreak/>
        <w:t>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81" w:name="_Toc402197195"/>
      <w:bookmarkStart w:id="282" w:name="_Toc402197253"/>
      <w:bookmarkStart w:id="283" w:name="_Toc402197361"/>
      <w:bookmarkStart w:id="284" w:name="_Toc402197413"/>
      <w:bookmarkStart w:id="285" w:name="_Toc402197505"/>
      <w:bookmarkStart w:id="286" w:name="_Toc402203649"/>
      <w:bookmarkStart w:id="287" w:name="_Toc402203752"/>
      <w:bookmarkStart w:id="288" w:name="_Toc402203810"/>
      <w:bookmarkStart w:id="289" w:name="_Toc402197196"/>
      <w:bookmarkStart w:id="290" w:name="_Toc402197254"/>
      <w:bookmarkStart w:id="291" w:name="_Toc402197362"/>
      <w:bookmarkStart w:id="292" w:name="_Toc402197414"/>
      <w:bookmarkStart w:id="293" w:name="_Toc402197506"/>
      <w:bookmarkStart w:id="294" w:name="_Toc402203650"/>
      <w:bookmarkStart w:id="295" w:name="_Toc402203753"/>
      <w:bookmarkStart w:id="296" w:name="_Toc402203811"/>
      <w:bookmarkStart w:id="297" w:name="_Toc402197197"/>
      <w:bookmarkStart w:id="298" w:name="_Toc402197255"/>
      <w:bookmarkStart w:id="299" w:name="_Toc402197363"/>
      <w:bookmarkStart w:id="300" w:name="_Toc402197415"/>
      <w:bookmarkStart w:id="301" w:name="_Toc402197507"/>
      <w:bookmarkStart w:id="302" w:name="_Toc402203651"/>
      <w:bookmarkStart w:id="303" w:name="_Toc402203754"/>
      <w:bookmarkStart w:id="304" w:name="_Toc402203812"/>
      <w:bookmarkStart w:id="305" w:name="_Toc402197198"/>
      <w:bookmarkStart w:id="306" w:name="_Toc402197256"/>
      <w:bookmarkStart w:id="307" w:name="_Toc402197364"/>
      <w:bookmarkStart w:id="308" w:name="_Toc402197416"/>
      <w:bookmarkStart w:id="309" w:name="_Toc402197508"/>
      <w:bookmarkStart w:id="310" w:name="_Toc402203652"/>
      <w:bookmarkStart w:id="311" w:name="_Toc402203755"/>
      <w:bookmarkStart w:id="312" w:name="_Toc402203813"/>
      <w:bookmarkStart w:id="313" w:name="_Toc402197199"/>
      <w:bookmarkStart w:id="314" w:name="_Toc402197257"/>
      <w:bookmarkStart w:id="315" w:name="_Toc402197365"/>
      <w:bookmarkStart w:id="316" w:name="_Toc402197417"/>
      <w:bookmarkStart w:id="317" w:name="_Toc402197509"/>
      <w:bookmarkStart w:id="318" w:name="_Toc402203653"/>
      <w:bookmarkStart w:id="319" w:name="_Toc402203756"/>
      <w:bookmarkStart w:id="320" w:name="_Toc402203814"/>
      <w:bookmarkStart w:id="321" w:name="_Toc402197200"/>
      <w:bookmarkStart w:id="322" w:name="_Toc402197258"/>
      <w:bookmarkStart w:id="323" w:name="_Toc402197366"/>
      <w:bookmarkStart w:id="324" w:name="_Toc402197418"/>
      <w:bookmarkStart w:id="325" w:name="_Toc402197510"/>
      <w:bookmarkStart w:id="326" w:name="_Toc402203654"/>
      <w:bookmarkStart w:id="327" w:name="_Toc402203757"/>
      <w:bookmarkStart w:id="328" w:name="_Toc402203815"/>
      <w:bookmarkStart w:id="329" w:name="_Toc402197201"/>
      <w:bookmarkStart w:id="330" w:name="_Toc402197259"/>
      <w:bookmarkStart w:id="331" w:name="_Toc402197367"/>
      <w:bookmarkStart w:id="332" w:name="_Toc402197419"/>
      <w:bookmarkStart w:id="333" w:name="_Toc402197511"/>
      <w:bookmarkStart w:id="334" w:name="_Toc402203655"/>
      <w:bookmarkStart w:id="335" w:name="_Toc402203758"/>
      <w:bookmarkStart w:id="336" w:name="_Toc402203816"/>
      <w:bookmarkStart w:id="337" w:name="_Toc402197202"/>
      <w:bookmarkStart w:id="338" w:name="_Toc402197260"/>
      <w:bookmarkStart w:id="339" w:name="_Toc402197368"/>
      <w:bookmarkStart w:id="340" w:name="_Toc402197420"/>
      <w:bookmarkStart w:id="341" w:name="_Toc402197512"/>
      <w:bookmarkStart w:id="342" w:name="_Toc402203656"/>
      <w:bookmarkStart w:id="343" w:name="_Toc402203759"/>
      <w:bookmarkStart w:id="344" w:name="_Toc402203817"/>
      <w:bookmarkStart w:id="345" w:name="_Toc402197203"/>
      <w:bookmarkStart w:id="346" w:name="_Toc402197261"/>
      <w:bookmarkStart w:id="347" w:name="_Toc402197369"/>
      <w:bookmarkStart w:id="348" w:name="_Toc402197421"/>
      <w:bookmarkStart w:id="349" w:name="_Toc402197513"/>
      <w:bookmarkStart w:id="350" w:name="_Toc402203657"/>
      <w:bookmarkStart w:id="351" w:name="_Toc402203760"/>
      <w:bookmarkStart w:id="352" w:name="_Toc402203818"/>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r>
        <w:br w:type="page"/>
      </w:r>
    </w:p>
    <w:p w14:paraId="46A1E6C2" w14:textId="660690CF" w:rsidR="001A5881" w:rsidRDefault="001A5881">
      <w:pPr>
        <w:pStyle w:val="Ttulo1"/>
      </w:pPr>
      <w:bookmarkStart w:id="353" w:name="_Toc408140614"/>
      <w:r>
        <w:lastRenderedPageBreak/>
        <w:t>Referencias Bibliográficas</w:t>
      </w:r>
      <w:bookmarkEnd w:id="353"/>
    </w:p>
    <w:p w14:paraId="19687CA6" w14:textId="77777777" w:rsidR="00C92731" w:rsidRPr="00C92731" w:rsidRDefault="00C92731" w:rsidP="00605715">
      <w:pPr>
        <w:pStyle w:val="biblio"/>
      </w:pPr>
    </w:p>
    <w:p w14:paraId="2C91CD85" w14:textId="77777777" w:rsidR="00605715" w:rsidRPr="00973949" w:rsidRDefault="00721551" w:rsidP="00605715">
      <w:pPr>
        <w:pStyle w:val="biblio"/>
        <w:rPr>
          <w:sz w:val="24"/>
        </w:rPr>
      </w:pPr>
      <w:r w:rsidRPr="00973949">
        <w:rPr>
          <w:sz w:val="24"/>
        </w:rPr>
        <w:fldChar w:fldCharType="begin"/>
      </w:r>
      <w:r w:rsidR="00605715" w:rsidRPr="00973949">
        <w:rPr>
          <w:sz w:val="24"/>
        </w:rPr>
        <w:instrText xml:space="preserve"> ADDIN ZOTERO_BIBL {"custom":[]} CSL_BIBLIOGRAPHY </w:instrText>
      </w:r>
      <w:r w:rsidRPr="00973949">
        <w:rPr>
          <w:sz w:val="24"/>
        </w:rPr>
        <w:fldChar w:fldCharType="separate"/>
      </w:r>
      <w:r w:rsidR="00605715" w:rsidRPr="00973949">
        <w:rPr>
          <w:sz w:val="24"/>
        </w:rPr>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973949" w:rsidRDefault="00605715" w:rsidP="00605715">
      <w:pPr>
        <w:pStyle w:val="biblio"/>
        <w:rPr>
          <w:sz w:val="24"/>
        </w:rPr>
      </w:pPr>
      <w:r w:rsidRPr="00973949">
        <w:rPr>
          <w:sz w:val="24"/>
        </w:rPr>
        <w:t xml:space="preserve">Anliker, U., Beutel, J., Dyer, M., Enzler, R., Lukowicz, P., Thiele, L., &amp; Troster, G. (2004). A systematic approach to the design of distributed wearable systems. </w:t>
      </w:r>
      <w:r w:rsidRPr="00973949">
        <w:rPr>
          <w:i/>
          <w:iCs/>
          <w:sz w:val="24"/>
        </w:rPr>
        <w:t>IEEE Transactions on Computers</w:t>
      </w:r>
      <w:r w:rsidRPr="00973949">
        <w:rPr>
          <w:sz w:val="24"/>
        </w:rPr>
        <w:t xml:space="preserve">, </w:t>
      </w:r>
      <w:r w:rsidRPr="00973949">
        <w:rPr>
          <w:i/>
          <w:iCs/>
          <w:sz w:val="24"/>
        </w:rPr>
        <w:t>53</w:t>
      </w:r>
      <w:r w:rsidRPr="00973949">
        <w:rPr>
          <w:sz w:val="24"/>
        </w:rPr>
        <w:t>(8), 1017–1033. doi:10.1109/TC.2004.36</w:t>
      </w:r>
    </w:p>
    <w:p w14:paraId="68CC3538" w14:textId="77777777" w:rsidR="00605715" w:rsidRPr="00973949" w:rsidRDefault="00605715" w:rsidP="00605715">
      <w:pPr>
        <w:pStyle w:val="biblio"/>
        <w:rPr>
          <w:sz w:val="24"/>
        </w:rPr>
      </w:pPr>
      <w:r w:rsidRPr="00973949">
        <w:rPr>
          <w:sz w:val="24"/>
        </w:rPr>
        <w:t xml:space="preserve">Aziz, O., Park, E. J., Mori, G., &amp; Robinovitch, S. N. (2014). Distinguishing the causes of falls in humans using an array of wearable tri-axial accelerometers. </w:t>
      </w:r>
      <w:r w:rsidRPr="00973949">
        <w:rPr>
          <w:i/>
          <w:iCs/>
          <w:sz w:val="24"/>
        </w:rPr>
        <w:t>Gait &amp; Posture</w:t>
      </w:r>
      <w:r w:rsidRPr="00973949">
        <w:rPr>
          <w:sz w:val="24"/>
        </w:rPr>
        <w:t xml:space="preserve">, </w:t>
      </w:r>
      <w:r w:rsidRPr="00973949">
        <w:rPr>
          <w:i/>
          <w:iCs/>
          <w:sz w:val="24"/>
        </w:rPr>
        <w:t>39</w:t>
      </w:r>
      <w:r w:rsidRPr="00973949">
        <w:rPr>
          <w:sz w:val="24"/>
        </w:rPr>
        <w:t>(1), 506–512. doi:10.1016/j.gaitpost.2013.08.034</w:t>
      </w:r>
    </w:p>
    <w:p w14:paraId="7D22980E" w14:textId="77777777" w:rsidR="00605715" w:rsidRPr="00973949" w:rsidRDefault="00605715" w:rsidP="00605715">
      <w:pPr>
        <w:pStyle w:val="biblio"/>
        <w:rPr>
          <w:sz w:val="24"/>
        </w:rPr>
      </w:pPr>
      <w:r w:rsidRPr="00973949">
        <w:rPr>
          <w:sz w:val="24"/>
        </w:rPr>
        <w:t xml:space="preserve">Bagalà, F., Klenk, J., Chiari, L., Cappello, A., &amp; Becker, C. (2012). Accelerometer-based algorithms on real falls database. </w:t>
      </w:r>
      <w:r w:rsidRPr="00973949">
        <w:rPr>
          <w:i/>
          <w:iCs/>
          <w:sz w:val="24"/>
        </w:rPr>
        <w:t>Gait &amp; Posture</w:t>
      </w:r>
      <w:r w:rsidRPr="00973949">
        <w:rPr>
          <w:sz w:val="24"/>
        </w:rPr>
        <w:t xml:space="preserve">, </w:t>
      </w:r>
      <w:r w:rsidRPr="00973949">
        <w:rPr>
          <w:i/>
          <w:iCs/>
          <w:sz w:val="24"/>
        </w:rPr>
        <w:t>35, Supplement 1</w:t>
      </w:r>
      <w:r w:rsidRPr="00973949">
        <w:rPr>
          <w:sz w:val="24"/>
        </w:rPr>
        <w:t>, S28. doi:10.1016/j.gaitpost.2011.09.060</w:t>
      </w:r>
    </w:p>
    <w:p w14:paraId="333054D0" w14:textId="577D6C6B" w:rsidR="00605715" w:rsidRPr="00973949" w:rsidRDefault="00605715" w:rsidP="00605715">
      <w:pPr>
        <w:pStyle w:val="biblio"/>
        <w:rPr>
          <w:sz w:val="24"/>
        </w:rPr>
      </w:pPr>
      <w:r w:rsidRPr="00973949">
        <w:rPr>
          <w:sz w:val="24"/>
        </w:rPr>
        <w:t>Barnett, R. (2014). RTIMULib V3 – 9-dof IMU fusion with accelerometer and enhanced magnetometer calibration. Retrieved from http://richardstechnotes.wordpress.com/2014/10/13/rtimulib-v3-9-dof-imu-fusion-with-accelerometer-and-enhanced-magnetometer-calibration/ on October, 2014</w:t>
      </w:r>
    </w:p>
    <w:p w14:paraId="60326FA0" w14:textId="77777777" w:rsidR="00605715" w:rsidRPr="00973949" w:rsidRDefault="00605715" w:rsidP="00605715">
      <w:pPr>
        <w:pStyle w:val="biblio"/>
        <w:rPr>
          <w:sz w:val="24"/>
        </w:rPr>
      </w:pPr>
      <w:r w:rsidRPr="00973949">
        <w:rPr>
          <w:sz w:val="24"/>
        </w:rPr>
        <w:t xml:space="preserve">Bishop, G., &amp; Welch, G. (2001). An introduction to the kalman filter. </w:t>
      </w:r>
      <w:r w:rsidRPr="00973949">
        <w:rPr>
          <w:i/>
          <w:iCs/>
          <w:sz w:val="24"/>
        </w:rPr>
        <w:t>Proc of SIGGRAPH, Course</w:t>
      </w:r>
      <w:r w:rsidRPr="00973949">
        <w:rPr>
          <w:sz w:val="24"/>
        </w:rPr>
        <w:t xml:space="preserve">, </w:t>
      </w:r>
      <w:r w:rsidRPr="00973949">
        <w:rPr>
          <w:i/>
          <w:iCs/>
          <w:sz w:val="24"/>
        </w:rPr>
        <w:t>8</w:t>
      </w:r>
      <w:r w:rsidRPr="00973949">
        <w:rPr>
          <w:sz w:val="24"/>
        </w:rPr>
        <w:t>(27599-23175), 41.</w:t>
      </w:r>
    </w:p>
    <w:p w14:paraId="09F13295" w14:textId="77777777" w:rsidR="00605715" w:rsidRPr="00973949" w:rsidRDefault="00605715" w:rsidP="00605715">
      <w:pPr>
        <w:pStyle w:val="biblio"/>
        <w:rPr>
          <w:sz w:val="24"/>
        </w:rPr>
      </w:pPr>
      <w:r w:rsidRPr="00973949">
        <w:rPr>
          <w:sz w:val="24"/>
        </w:rPr>
        <w:t xml:space="preserve">Bouarfa, L., Atallah, L., Kwasnicki, R. M., Pettitt, C., Frost, G., &amp; Yang, G.-Z. (2014). Predicting Free-Living Energy Expenditure Using a Miniaturized Ear-Worn Sensor: An Evaluation Against Doubly Labeled Water. </w:t>
      </w:r>
      <w:r w:rsidRPr="00973949">
        <w:rPr>
          <w:i/>
          <w:iCs/>
          <w:sz w:val="24"/>
        </w:rPr>
        <w:t>IEEE Transactions on Biomedical Engineering</w:t>
      </w:r>
      <w:r w:rsidRPr="00973949">
        <w:rPr>
          <w:sz w:val="24"/>
        </w:rPr>
        <w:t xml:space="preserve">, </w:t>
      </w:r>
      <w:r w:rsidRPr="00973949">
        <w:rPr>
          <w:i/>
          <w:iCs/>
          <w:sz w:val="24"/>
        </w:rPr>
        <w:t>61</w:t>
      </w:r>
      <w:r w:rsidRPr="00973949">
        <w:rPr>
          <w:sz w:val="24"/>
        </w:rPr>
        <w:t>(2), 566–575. doi:10.1109/TBME.2013.2284069</w:t>
      </w:r>
    </w:p>
    <w:p w14:paraId="052E2F5C" w14:textId="77777777" w:rsidR="00605715" w:rsidRPr="00973949" w:rsidRDefault="00605715" w:rsidP="00605715">
      <w:pPr>
        <w:pStyle w:val="biblio"/>
        <w:rPr>
          <w:sz w:val="24"/>
        </w:rPr>
      </w:pPr>
      <w:r w:rsidRPr="00973949">
        <w:rPr>
          <w:sz w:val="24"/>
        </w:rPr>
        <w:t xml:space="preserve">Bourke, A. K., &amp; Lyons, G. M. (2008). A threshold-based fall-detection algorithm using a bi-axial gyroscope sensor. </w:t>
      </w:r>
      <w:r w:rsidRPr="00973949">
        <w:rPr>
          <w:i/>
          <w:iCs/>
          <w:sz w:val="24"/>
        </w:rPr>
        <w:t>Medical Engineering &amp; Physics</w:t>
      </w:r>
      <w:r w:rsidRPr="00973949">
        <w:rPr>
          <w:sz w:val="24"/>
        </w:rPr>
        <w:t xml:space="preserve">, </w:t>
      </w:r>
      <w:r w:rsidRPr="00973949">
        <w:rPr>
          <w:i/>
          <w:iCs/>
          <w:sz w:val="24"/>
        </w:rPr>
        <w:t>30</w:t>
      </w:r>
      <w:r w:rsidRPr="00973949">
        <w:rPr>
          <w:sz w:val="24"/>
        </w:rPr>
        <w:t>(1), 84–90. doi:10.1016/j.medengphy.2006.12.001</w:t>
      </w:r>
    </w:p>
    <w:p w14:paraId="57DB9CDC" w14:textId="77777777" w:rsidR="00605715" w:rsidRPr="00973949" w:rsidRDefault="00605715" w:rsidP="00605715">
      <w:pPr>
        <w:pStyle w:val="biblio"/>
        <w:rPr>
          <w:sz w:val="24"/>
        </w:rPr>
      </w:pPr>
      <w:r w:rsidRPr="00973949">
        <w:rPr>
          <w:sz w:val="24"/>
        </w:rPr>
        <w:t xml:space="preserve">Bourke, A. K., van de Ven, P., Gamble, M., O’Connor, R., Murphy, K., Bogan, E., … Nelson, J. (2010). Evaluation of waist-mounted tri-axial accelerometer based fall-detection algorithms during scripted and continuous unscripted activities. </w:t>
      </w:r>
      <w:r w:rsidRPr="00973949">
        <w:rPr>
          <w:i/>
          <w:iCs/>
          <w:sz w:val="24"/>
        </w:rPr>
        <w:t>Journal of Biomechanics</w:t>
      </w:r>
      <w:r w:rsidRPr="00973949">
        <w:rPr>
          <w:sz w:val="24"/>
        </w:rPr>
        <w:t xml:space="preserve">, </w:t>
      </w:r>
      <w:r w:rsidRPr="00973949">
        <w:rPr>
          <w:i/>
          <w:iCs/>
          <w:sz w:val="24"/>
        </w:rPr>
        <w:t>43</w:t>
      </w:r>
      <w:r w:rsidRPr="00973949">
        <w:rPr>
          <w:sz w:val="24"/>
        </w:rPr>
        <w:t>(15), 3051–3057. doi:10.1016/j.jbiomech.2010.07.005</w:t>
      </w:r>
    </w:p>
    <w:p w14:paraId="1F1D85DB" w14:textId="226A55F1" w:rsidR="00605715" w:rsidRPr="00973949" w:rsidRDefault="00605715" w:rsidP="00605715">
      <w:pPr>
        <w:pStyle w:val="biblio"/>
        <w:rPr>
          <w:sz w:val="24"/>
        </w:rPr>
      </w:pPr>
      <w:r w:rsidRPr="00973949">
        <w:rPr>
          <w:sz w:val="24"/>
        </w:rPr>
        <w:t>Campagnola, L. (2014). Scientific Graphics and GUI Library for Python. Retrieved from http://www.pyqtgraph.org/ on October, 2014</w:t>
      </w:r>
    </w:p>
    <w:p w14:paraId="4AA4E58B" w14:textId="77777777" w:rsidR="00605715" w:rsidRPr="00973949" w:rsidRDefault="00605715" w:rsidP="00605715">
      <w:pPr>
        <w:pStyle w:val="biblio"/>
        <w:rPr>
          <w:sz w:val="24"/>
        </w:rPr>
      </w:pPr>
      <w:r w:rsidRPr="00973949">
        <w:rPr>
          <w:sz w:val="24"/>
        </w:rPr>
        <w:t xml:space="preserve">Chen, K. Y., &amp; Bassett, D. R. (2005). The technology of accelerometry-based activity monitors: current and future. </w:t>
      </w:r>
      <w:r w:rsidRPr="00973949">
        <w:rPr>
          <w:i/>
          <w:iCs/>
          <w:sz w:val="24"/>
        </w:rPr>
        <w:t>Medicine and Science in Sports and Exercise</w:t>
      </w:r>
      <w:r w:rsidRPr="00973949">
        <w:rPr>
          <w:sz w:val="24"/>
        </w:rPr>
        <w:t xml:space="preserve">, </w:t>
      </w:r>
      <w:r w:rsidRPr="00973949">
        <w:rPr>
          <w:i/>
          <w:iCs/>
          <w:sz w:val="24"/>
        </w:rPr>
        <w:t>37</w:t>
      </w:r>
      <w:r w:rsidRPr="00973949">
        <w:rPr>
          <w:sz w:val="24"/>
        </w:rPr>
        <w:t>(11 Suppl), S490–500.</w:t>
      </w:r>
    </w:p>
    <w:p w14:paraId="3306EE2C" w14:textId="77777777" w:rsidR="00605715" w:rsidRPr="00973949" w:rsidRDefault="00605715" w:rsidP="00605715">
      <w:pPr>
        <w:pStyle w:val="biblio"/>
        <w:rPr>
          <w:sz w:val="24"/>
        </w:rPr>
      </w:pPr>
      <w:r w:rsidRPr="00973949">
        <w:rPr>
          <w:sz w:val="24"/>
        </w:rPr>
        <w:t xml:space="preserve">Constantine, L. L., &amp; Lockwood, L. A. D. (1999). </w:t>
      </w:r>
      <w:r w:rsidRPr="00973949">
        <w:rPr>
          <w:i/>
          <w:iCs/>
          <w:sz w:val="24"/>
        </w:rPr>
        <w:t>Software for Use: A Practical Guide to the Models and Methods of Usage-Centered Design</w:t>
      </w:r>
      <w:r w:rsidRPr="00973949">
        <w:rPr>
          <w:sz w:val="24"/>
        </w:rPr>
        <w:t xml:space="preserve"> (1 edition.). Reading, Mass: Addison-Wesley Professional.</w:t>
      </w:r>
    </w:p>
    <w:p w14:paraId="2BEBDE4F" w14:textId="77777777" w:rsidR="00605715" w:rsidRPr="00973949" w:rsidRDefault="00605715" w:rsidP="00605715">
      <w:pPr>
        <w:pStyle w:val="biblio"/>
        <w:rPr>
          <w:sz w:val="24"/>
        </w:rPr>
      </w:pPr>
      <w:r w:rsidRPr="00973949">
        <w:rPr>
          <w:sz w:val="24"/>
        </w:rPr>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973949" w:rsidRDefault="00605715" w:rsidP="00605715">
      <w:pPr>
        <w:pStyle w:val="biblio"/>
        <w:rPr>
          <w:sz w:val="24"/>
        </w:rPr>
      </w:pPr>
      <w:r w:rsidRPr="00973949">
        <w:rPr>
          <w:sz w:val="24"/>
        </w:rPr>
        <w:lastRenderedPageBreak/>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973949" w:rsidRDefault="00605715" w:rsidP="00605715">
      <w:pPr>
        <w:pStyle w:val="biblio"/>
        <w:rPr>
          <w:sz w:val="24"/>
        </w:rPr>
      </w:pPr>
      <w:r w:rsidRPr="00973949">
        <w:rPr>
          <w:sz w:val="24"/>
        </w:rPr>
        <w:t>Enthought, Inc. (2013). 2-Dimensional Plotting. Retrieved from http://code.enthought.com/projects/chaco/</w:t>
      </w:r>
      <w:r w:rsidR="00B70935" w:rsidRPr="00973949">
        <w:rPr>
          <w:sz w:val="24"/>
        </w:rPr>
        <w:t xml:space="preserve"> on October, 2014</w:t>
      </w:r>
    </w:p>
    <w:p w14:paraId="52F2D0F8" w14:textId="77777777" w:rsidR="00605715" w:rsidRPr="00973949" w:rsidRDefault="00605715" w:rsidP="00605715">
      <w:pPr>
        <w:pStyle w:val="biblio"/>
        <w:rPr>
          <w:sz w:val="24"/>
        </w:rPr>
      </w:pPr>
      <w:r w:rsidRPr="00973949">
        <w:rPr>
          <w:sz w:val="24"/>
        </w:rPr>
        <w:t>Field, M., Stirling, D., Naghdy, F., &amp; Pan, Z. (2009). Motion capture in robotics review (pp. 1697–1702). Presented at the IEEE International Conference on Control and Automation, 2009. ICCA 2009. doi:10.1109/ICCA.2009.5410185</w:t>
      </w:r>
    </w:p>
    <w:p w14:paraId="48479F19" w14:textId="77777777" w:rsidR="00605715" w:rsidRPr="00973949" w:rsidRDefault="00605715" w:rsidP="00605715">
      <w:pPr>
        <w:pStyle w:val="biblio"/>
        <w:rPr>
          <w:sz w:val="24"/>
        </w:rPr>
      </w:pPr>
      <w:r w:rsidRPr="00973949">
        <w:rPr>
          <w:sz w:val="24"/>
        </w:rPr>
        <w:t xml:space="preserve">Gao, Z., Niu, X., &amp; Guo, M. (2002). Quaternion-Based Kalman Filter for Micro-machined Strapdown Attitude Heading Reference System. </w:t>
      </w:r>
      <w:r w:rsidRPr="00973949">
        <w:rPr>
          <w:i/>
          <w:iCs/>
          <w:sz w:val="24"/>
        </w:rPr>
        <w:t>Chinese Journal of Aeronautics</w:t>
      </w:r>
      <w:r w:rsidRPr="00973949">
        <w:rPr>
          <w:sz w:val="24"/>
        </w:rPr>
        <w:t xml:space="preserve">, </w:t>
      </w:r>
      <w:r w:rsidRPr="00973949">
        <w:rPr>
          <w:i/>
          <w:iCs/>
          <w:sz w:val="24"/>
        </w:rPr>
        <w:t>15</w:t>
      </w:r>
      <w:r w:rsidRPr="00973949">
        <w:rPr>
          <w:sz w:val="24"/>
        </w:rPr>
        <w:t>(3), 171–175. doi:10.1016/S1000-9361(11)60149-0</w:t>
      </w:r>
    </w:p>
    <w:p w14:paraId="7EAF5639" w14:textId="77777777" w:rsidR="00605715" w:rsidRPr="00973949" w:rsidRDefault="00605715" w:rsidP="00605715">
      <w:pPr>
        <w:pStyle w:val="biblio"/>
        <w:rPr>
          <w:sz w:val="24"/>
        </w:rPr>
      </w:pPr>
      <w:r w:rsidRPr="00973949">
        <w:rPr>
          <w:sz w:val="24"/>
        </w:rPr>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973949" w:rsidRDefault="00605715" w:rsidP="00605715">
      <w:pPr>
        <w:pStyle w:val="biblio"/>
        <w:rPr>
          <w:sz w:val="24"/>
        </w:rPr>
      </w:pPr>
      <w:r w:rsidRPr="00973949">
        <w:rPr>
          <w:sz w:val="24"/>
        </w:rPr>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973949" w:rsidRDefault="00605715" w:rsidP="00605715">
      <w:pPr>
        <w:pStyle w:val="biblio"/>
        <w:rPr>
          <w:sz w:val="24"/>
        </w:rPr>
      </w:pPr>
      <w:r w:rsidRPr="00973949">
        <w:rPr>
          <w:sz w:val="24"/>
        </w:rPr>
        <w:t xml:space="preserve">Grewal, M. S., &amp; Andrews, A. P. (2010). Applications of Kalman Filtering in Aerospace 1960 to the Present [Historical Perspectives]. </w:t>
      </w:r>
      <w:r w:rsidRPr="00973949">
        <w:rPr>
          <w:i/>
          <w:iCs/>
          <w:sz w:val="24"/>
        </w:rPr>
        <w:t>IEEE Control Systems</w:t>
      </w:r>
      <w:r w:rsidRPr="00973949">
        <w:rPr>
          <w:sz w:val="24"/>
        </w:rPr>
        <w:t xml:space="preserve">, </w:t>
      </w:r>
      <w:r w:rsidRPr="00973949">
        <w:rPr>
          <w:i/>
          <w:iCs/>
          <w:sz w:val="24"/>
        </w:rPr>
        <w:t>30</w:t>
      </w:r>
      <w:r w:rsidRPr="00973949">
        <w:rPr>
          <w:sz w:val="24"/>
        </w:rPr>
        <w:t>(3), 69–78. doi:10.1109/MCS.2010.936465</w:t>
      </w:r>
    </w:p>
    <w:p w14:paraId="284C578B" w14:textId="77777777" w:rsidR="00605715" w:rsidRPr="00973949" w:rsidRDefault="00605715" w:rsidP="00605715">
      <w:pPr>
        <w:pStyle w:val="biblio"/>
        <w:rPr>
          <w:sz w:val="24"/>
        </w:rPr>
      </w:pPr>
      <w:r w:rsidRPr="00973949">
        <w:rPr>
          <w:sz w:val="24"/>
        </w:rPr>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973949" w:rsidRDefault="00605715" w:rsidP="00605715">
      <w:pPr>
        <w:pStyle w:val="biblio"/>
        <w:rPr>
          <w:sz w:val="24"/>
        </w:rPr>
      </w:pPr>
      <w:r w:rsidRPr="00973949">
        <w:rPr>
          <w:sz w:val="24"/>
        </w:rPr>
        <w:t xml:space="preserve">Hausdorff, J. M., Rios, D. A., &amp; Edelberg, H. K. (2001). Gait variability and fall risk in community-living older adults: A 1-year prospective study. </w:t>
      </w:r>
      <w:r w:rsidRPr="00973949">
        <w:rPr>
          <w:i/>
          <w:iCs/>
          <w:sz w:val="24"/>
        </w:rPr>
        <w:t>Archives of Physical Medicine and Rehabilitation</w:t>
      </w:r>
      <w:r w:rsidRPr="00973949">
        <w:rPr>
          <w:sz w:val="24"/>
        </w:rPr>
        <w:t xml:space="preserve">, </w:t>
      </w:r>
      <w:r w:rsidRPr="00973949">
        <w:rPr>
          <w:i/>
          <w:iCs/>
          <w:sz w:val="24"/>
        </w:rPr>
        <w:t>82</w:t>
      </w:r>
      <w:r w:rsidRPr="00973949">
        <w:rPr>
          <w:sz w:val="24"/>
        </w:rPr>
        <w:t>(8), 1050–1056. doi:10.1053/apmr.2001.24893</w:t>
      </w:r>
    </w:p>
    <w:p w14:paraId="5BDA2201" w14:textId="77777777" w:rsidR="00605715" w:rsidRPr="00973949" w:rsidRDefault="00605715" w:rsidP="00605715">
      <w:pPr>
        <w:pStyle w:val="biblio"/>
        <w:rPr>
          <w:sz w:val="24"/>
        </w:rPr>
      </w:pPr>
      <w:r w:rsidRPr="00973949">
        <w:rPr>
          <w:sz w:val="24"/>
        </w:rPr>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973949" w:rsidRDefault="00605715" w:rsidP="00605715">
      <w:pPr>
        <w:pStyle w:val="biblio"/>
        <w:rPr>
          <w:sz w:val="24"/>
        </w:rPr>
      </w:pPr>
      <w:r w:rsidRPr="00973949">
        <w:rPr>
          <w:sz w:val="24"/>
        </w:rPr>
        <w:t xml:space="preserve">Hunter, J. D. (2007). Matplotlib: A 2D graphics environment. </w:t>
      </w:r>
      <w:r w:rsidRPr="00973949">
        <w:rPr>
          <w:i/>
          <w:iCs/>
          <w:sz w:val="24"/>
        </w:rPr>
        <w:t>Computing In Science &amp; Engineering</w:t>
      </w:r>
      <w:r w:rsidRPr="00973949">
        <w:rPr>
          <w:sz w:val="24"/>
        </w:rPr>
        <w:t xml:space="preserve">, </w:t>
      </w:r>
      <w:r w:rsidRPr="00973949">
        <w:rPr>
          <w:i/>
          <w:iCs/>
          <w:sz w:val="24"/>
        </w:rPr>
        <w:t>9</w:t>
      </w:r>
      <w:r w:rsidRPr="00973949">
        <w:rPr>
          <w:sz w:val="24"/>
        </w:rPr>
        <w:t>(3), 90–95.</w:t>
      </w:r>
    </w:p>
    <w:p w14:paraId="65D5BB6C" w14:textId="77777777" w:rsidR="00605715" w:rsidRPr="00973949" w:rsidRDefault="00605715" w:rsidP="00605715">
      <w:pPr>
        <w:pStyle w:val="biblio"/>
        <w:rPr>
          <w:sz w:val="24"/>
        </w:rPr>
      </w:pPr>
      <w:r w:rsidRPr="00973949">
        <w:rPr>
          <w:sz w:val="24"/>
        </w:rPr>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973949" w:rsidRDefault="00605715" w:rsidP="00605715">
      <w:pPr>
        <w:pStyle w:val="biblio"/>
        <w:rPr>
          <w:sz w:val="24"/>
        </w:rPr>
      </w:pPr>
      <w:r w:rsidRPr="00973949">
        <w:rPr>
          <w:sz w:val="24"/>
        </w:rPr>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973949" w:rsidRDefault="00605715" w:rsidP="00605715">
      <w:pPr>
        <w:pStyle w:val="biblio"/>
        <w:rPr>
          <w:sz w:val="24"/>
        </w:rPr>
      </w:pPr>
      <w:r w:rsidRPr="00973949">
        <w:rPr>
          <w:sz w:val="24"/>
        </w:rPr>
        <w:lastRenderedPageBreak/>
        <w:t xml:space="preserve">Lee, I.-M., &amp; Shiroma, E. J. (2014). Using accelerometers to measure physical activity in large-scale epidemiological studies: issues and challenges. </w:t>
      </w:r>
      <w:r w:rsidRPr="00973949">
        <w:rPr>
          <w:i/>
          <w:iCs/>
          <w:sz w:val="24"/>
        </w:rPr>
        <w:t>British Journal of Sports Medicine</w:t>
      </w:r>
      <w:r w:rsidRPr="00973949">
        <w:rPr>
          <w:sz w:val="24"/>
        </w:rPr>
        <w:t xml:space="preserve">, </w:t>
      </w:r>
      <w:r w:rsidRPr="00973949">
        <w:rPr>
          <w:i/>
          <w:iCs/>
          <w:sz w:val="24"/>
        </w:rPr>
        <w:t>48</w:t>
      </w:r>
      <w:r w:rsidRPr="00973949">
        <w:rPr>
          <w:sz w:val="24"/>
        </w:rPr>
        <w:t>(3), 197–201. doi:10.1136/bjsports-2013-093154</w:t>
      </w:r>
    </w:p>
    <w:p w14:paraId="1C6C61C4" w14:textId="77777777" w:rsidR="00605715" w:rsidRPr="00973949" w:rsidRDefault="00605715" w:rsidP="00605715">
      <w:pPr>
        <w:pStyle w:val="biblio"/>
        <w:rPr>
          <w:sz w:val="24"/>
        </w:rPr>
      </w:pPr>
      <w:r w:rsidRPr="00973949">
        <w:rPr>
          <w:sz w:val="24"/>
        </w:rPr>
        <w:t xml:space="preserve">Lowe, S. A., &amp; OLaighin, G. (2014). Monitoring human health behaviour in one’s living environment: A technological review. </w:t>
      </w:r>
      <w:r w:rsidRPr="00973949">
        <w:rPr>
          <w:i/>
          <w:iCs/>
          <w:sz w:val="24"/>
        </w:rPr>
        <w:t>Medical Engineering &amp; Physics</w:t>
      </w:r>
      <w:r w:rsidRPr="00973949">
        <w:rPr>
          <w:sz w:val="24"/>
        </w:rPr>
        <w:t xml:space="preserve">, </w:t>
      </w:r>
      <w:r w:rsidRPr="00973949">
        <w:rPr>
          <w:i/>
          <w:iCs/>
          <w:sz w:val="24"/>
        </w:rPr>
        <w:t>36</w:t>
      </w:r>
      <w:r w:rsidRPr="00973949">
        <w:rPr>
          <w:sz w:val="24"/>
        </w:rPr>
        <w:t>(2), 147–168. doi:10.1016/j.medengphy.2013.11.010</w:t>
      </w:r>
    </w:p>
    <w:p w14:paraId="04EF554D" w14:textId="77777777" w:rsidR="00605715" w:rsidRPr="00973949" w:rsidRDefault="00605715" w:rsidP="00605715">
      <w:pPr>
        <w:pStyle w:val="biblio"/>
        <w:rPr>
          <w:sz w:val="24"/>
        </w:rPr>
      </w:pPr>
      <w:r w:rsidRPr="00973949">
        <w:rPr>
          <w:sz w:val="24"/>
        </w:rPr>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973949" w:rsidRDefault="00605715" w:rsidP="00605715">
      <w:pPr>
        <w:pStyle w:val="biblio"/>
        <w:rPr>
          <w:sz w:val="24"/>
        </w:rPr>
      </w:pPr>
      <w:r w:rsidRPr="00973949">
        <w:rPr>
          <w:sz w:val="24"/>
        </w:rPr>
        <w:t>Madgwick, S. (2013). Gait tracking with x-IMU | x-io Technologies. Retrieved from http://www.x-io.co.uk/gait-tracking-with-x-imu/</w:t>
      </w:r>
      <w:r w:rsidR="00B70935" w:rsidRPr="00973949">
        <w:rPr>
          <w:sz w:val="24"/>
        </w:rPr>
        <w:t xml:space="preserve"> on October, 2014</w:t>
      </w:r>
    </w:p>
    <w:p w14:paraId="0B00984B" w14:textId="77777777" w:rsidR="00605715" w:rsidRPr="00973949" w:rsidRDefault="00605715" w:rsidP="00605715">
      <w:pPr>
        <w:pStyle w:val="biblio"/>
        <w:rPr>
          <w:sz w:val="24"/>
        </w:rPr>
      </w:pPr>
      <w:r w:rsidRPr="00973949">
        <w:rPr>
          <w:sz w:val="24"/>
        </w:rPr>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973949" w:rsidRDefault="00605715" w:rsidP="00605715">
      <w:pPr>
        <w:pStyle w:val="biblio"/>
        <w:rPr>
          <w:sz w:val="24"/>
        </w:rPr>
      </w:pPr>
      <w:r w:rsidRPr="00973949">
        <w:rPr>
          <w:sz w:val="24"/>
        </w:rPr>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973949" w:rsidRDefault="00605715" w:rsidP="00605715">
      <w:pPr>
        <w:pStyle w:val="biblio"/>
        <w:rPr>
          <w:sz w:val="24"/>
        </w:rPr>
      </w:pPr>
      <w:r w:rsidRPr="00973949">
        <w:rPr>
          <w:sz w:val="24"/>
        </w:rPr>
        <w:t xml:space="preserve">Mündermann, L., Corazza, S., &amp; Andriacchi, T. P. (2006). The evolution of methods for the capture of human movement leading to markerless motion capture for biomechanical applications. </w:t>
      </w:r>
      <w:r w:rsidRPr="00973949">
        <w:rPr>
          <w:i/>
          <w:iCs/>
          <w:sz w:val="24"/>
        </w:rPr>
        <w:t>Journal of NeuroEngineering and Rehabilitation</w:t>
      </w:r>
      <w:r w:rsidRPr="00973949">
        <w:rPr>
          <w:sz w:val="24"/>
        </w:rPr>
        <w:t xml:space="preserve">, </w:t>
      </w:r>
      <w:r w:rsidRPr="00973949">
        <w:rPr>
          <w:i/>
          <w:iCs/>
          <w:sz w:val="24"/>
        </w:rPr>
        <w:t>3</w:t>
      </w:r>
      <w:r w:rsidRPr="00973949">
        <w:rPr>
          <w:sz w:val="24"/>
        </w:rPr>
        <w:t>(1), 6. doi:10.1186/1743-0003-3-6</w:t>
      </w:r>
    </w:p>
    <w:p w14:paraId="39A61B13" w14:textId="77777777" w:rsidR="00605715" w:rsidRPr="00973949" w:rsidRDefault="00605715" w:rsidP="00605715">
      <w:pPr>
        <w:pStyle w:val="biblio"/>
        <w:rPr>
          <w:sz w:val="24"/>
        </w:rPr>
      </w:pPr>
      <w:r w:rsidRPr="00973949">
        <w:rPr>
          <w:sz w:val="24"/>
        </w:rPr>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973949" w:rsidRDefault="00605715" w:rsidP="00605715">
      <w:pPr>
        <w:pStyle w:val="biblio"/>
        <w:rPr>
          <w:sz w:val="24"/>
        </w:rPr>
      </w:pPr>
      <w:r w:rsidRPr="00973949">
        <w:rPr>
          <w:sz w:val="24"/>
          <w:lang w:val="es-ES"/>
        </w:rPr>
        <w:t xml:space="preserve">Park, Y., Kawahara, K., &amp; Uchida, M. (2008). </w:t>
      </w:r>
      <w:r w:rsidRPr="00973949">
        <w:rPr>
          <w:sz w:val="24"/>
        </w:rPr>
        <w:t>Characteristic extraction of EMG with the apparent movement (pp. 2723–2726). Presented at the SICE Annual Conference, 2008. doi:10.1109/SICE.2008.4655128</w:t>
      </w:r>
    </w:p>
    <w:p w14:paraId="4DC2F1C8" w14:textId="77777777" w:rsidR="00605715" w:rsidRPr="00973949" w:rsidRDefault="00605715" w:rsidP="00605715">
      <w:pPr>
        <w:pStyle w:val="biblio"/>
        <w:rPr>
          <w:sz w:val="24"/>
        </w:rPr>
      </w:pPr>
      <w:r w:rsidRPr="00973949">
        <w:rPr>
          <w:sz w:val="24"/>
        </w:rPr>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973949" w:rsidRDefault="00605715" w:rsidP="00605715">
      <w:pPr>
        <w:pStyle w:val="biblio"/>
        <w:rPr>
          <w:sz w:val="24"/>
        </w:rPr>
      </w:pPr>
      <w:r w:rsidRPr="00973949">
        <w:rPr>
          <w:sz w:val="24"/>
        </w:rPr>
        <w:t>Phinyomark, A., Hirunviriya, S., Limsakul, C., &amp; Phukpattaranont, P. (2010). Evaluation of EMG feature extraction for hand movement recognition based on Euclidean distance and standard deviation (pp. 856–860). Presented at the 2010 International Conference on Electrical Engineering/Electronics Computer Telecommunications and Information Technology (ECTI-CON).</w:t>
      </w:r>
    </w:p>
    <w:p w14:paraId="1FF2C47F" w14:textId="77777777" w:rsidR="00605715" w:rsidRPr="00973949" w:rsidRDefault="00605715" w:rsidP="00605715">
      <w:pPr>
        <w:pStyle w:val="biblio"/>
        <w:rPr>
          <w:sz w:val="24"/>
        </w:rPr>
      </w:pPr>
      <w:r w:rsidRPr="00973949">
        <w:rPr>
          <w:sz w:val="24"/>
        </w:rPr>
        <w:t xml:space="preserve">Phuong, N. H. Q., Kang, H.-J., Suh, Y.-S., &amp; Ro, Y.-S. (2009). A DCM Based Orientation Estimation Algorithm with an Inertial Measurement Unit and a Magnetic Compass. </w:t>
      </w:r>
      <w:r w:rsidRPr="00973949">
        <w:rPr>
          <w:i/>
          <w:iCs/>
          <w:sz w:val="24"/>
        </w:rPr>
        <w:t>Journal of Universal Computer Science</w:t>
      </w:r>
      <w:r w:rsidRPr="00973949">
        <w:rPr>
          <w:sz w:val="24"/>
        </w:rPr>
        <w:t xml:space="preserve">, </w:t>
      </w:r>
      <w:r w:rsidRPr="00973949">
        <w:rPr>
          <w:i/>
          <w:iCs/>
          <w:sz w:val="24"/>
        </w:rPr>
        <w:t>15</w:t>
      </w:r>
      <w:r w:rsidRPr="00973949">
        <w:rPr>
          <w:sz w:val="24"/>
        </w:rPr>
        <w:t>(4), 859–876.</w:t>
      </w:r>
    </w:p>
    <w:p w14:paraId="3F690E09" w14:textId="77777777" w:rsidR="00605715" w:rsidRPr="00973949" w:rsidRDefault="00605715" w:rsidP="00605715">
      <w:pPr>
        <w:pStyle w:val="biblio"/>
        <w:rPr>
          <w:sz w:val="24"/>
        </w:rPr>
      </w:pPr>
      <w:r w:rsidRPr="00973949">
        <w:rPr>
          <w:sz w:val="24"/>
        </w:rPr>
        <w:t xml:space="preserve">Roetenberg, D. (2006). </w:t>
      </w:r>
      <w:r w:rsidRPr="00973949">
        <w:rPr>
          <w:i/>
          <w:iCs/>
          <w:sz w:val="24"/>
        </w:rPr>
        <w:t>Inertial and Magnetic Sensing of Human Motion</w:t>
      </w:r>
      <w:r w:rsidRPr="00973949">
        <w:rPr>
          <w:sz w:val="24"/>
        </w:rPr>
        <w:t>. University of Twente [Host].</w:t>
      </w:r>
    </w:p>
    <w:p w14:paraId="3C4C3734" w14:textId="77777777" w:rsidR="00605715" w:rsidRPr="00973949" w:rsidRDefault="00605715" w:rsidP="00605715">
      <w:pPr>
        <w:pStyle w:val="biblio"/>
        <w:rPr>
          <w:sz w:val="24"/>
        </w:rPr>
      </w:pPr>
      <w:r w:rsidRPr="00973949">
        <w:rPr>
          <w:sz w:val="24"/>
        </w:rPr>
        <w:lastRenderedPageBreak/>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973949" w:rsidRDefault="00605715" w:rsidP="00605715">
      <w:pPr>
        <w:pStyle w:val="biblio"/>
        <w:rPr>
          <w:sz w:val="24"/>
        </w:rPr>
      </w:pPr>
      <w:r w:rsidRPr="00973949">
        <w:rPr>
          <w:sz w:val="24"/>
        </w:rPr>
        <w:t xml:space="preserve">Sabatini, A. M. (2006). Quaternion-based extended Kalman filter for determining orientation by inertial and magnetic sensing. </w:t>
      </w:r>
      <w:r w:rsidRPr="00973949">
        <w:rPr>
          <w:i/>
          <w:iCs/>
          <w:sz w:val="24"/>
        </w:rPr>
        <w:t>IEEE Transactions on Biomedical Engineering</w:t>
      </w:r>
      <w:r w:rsidRPr="00973949">
        <w:rPr>
          <w:sz w:val="24"/>
        </w:rPr>
        <w:t xml:space="preserve">, </w:t>
      </w:r>
      <w:r w:rsidRPr="00973949">
        <w:rPr>
          <w:i/>
          <w:iCs/>
          <w:sz w:val="24"/>
        </w:rPr>
        <w:t>53</w:t>
      </w:r>
      <w:r w:rsidRPr="00973949">
        <w:rPr>
          <w:sz w:val="24"/>
        </w:rPr>
        <w:t>(7), 1346–1356. doi:10.1109/TBME.2006.875664</w:t>
      </w:r>
    </w:p>
    <w:p w14:paraId="23DAC3FE" w14:textId="77777777" w:rsidR="00605715" w:rsidRPr="00973949" w:rsidRDefault="00605715" w:rsidP="00605715">
      <w:pPr>
        <w:pStyle w:val="biblio"/>
        <w:rPr>
          <w:sz w:val="24"/>
          <w:lang w:val="es-ES"/>
        </w:rPr>
      </w:pPr>
      <w:r w:rsidRPr="00973949">
        <w:rPr>
          <w:sz w:val="24"/>
        </w:rPr>
        <w:t xml:space="preserve">Sepúlveda, S. (2012, December). </w:t>
      </w:r>
      <w:r w:rsidRPr="00973949">
        <w:rPr>
          <w:i/>
          <w:iCs/>
          <w:sz w:val="24"/>
          <w:lang w:val="es-ES"/>
        </w:rPr>
        <w:t>Monitorización ambulatoria de coordenadas de posición utilizando acelerómetros, giroscopios y magnetómetros</w:t>
      </w:r>
      <w:r w:rsidRPr="00973949">
        <w:rPr>
          <w:sz w:val="24"/>
          <w:lang w:val="es-ES"/>
        </w:rPr>
        <w:t xml:space="preserve"> (Seminario de Investigación). Universidad de Valparaíso, Valparáiso.</w:t>
      </w:r>
    </w:p>
    <w:p w14:paraId="1A9DA8B0" w14:textId="77777777" w:rsidR="00605715" w:rsidRPr="00973949" w:rsidRDefault="00605715" w:rsidP="00605715">
      <w:pPr>
        <w:pStyle w:val="biblio"/>
        <w:rPr>
          <w:sz w:val="24"/>
          <w:lang w:val="es-ES"/>
        </w:rPr>
      </w:pPr>
      <w:r w:rsidRPr="00973949">
        <w:rPr>
          <w:sz w:val="24"/>
          <w:lang w:val="es-ES"/>
        </w:rPr>
        <w:t>Sepúlveda, S. (2014). RTGraph: First release. doi:10.5281/zenodo.12789</w:t>
      </w:r>
    </w:p>
    <w:p w14:paraId="2D5D315E" w14:textId="77777777" w:rsidR="00605715" w:rsidRPr="00973949" w:rsidRDefault="00605715" w:rsidP="00605715">
      <w:pPr>
        <w:pStyle w:val="biblio"/>
        <w:rPr>
          <w:sz w:val="24"/>
        </w:rPr>
      </w:pPr>
      <w:r w:rsidRPr="00973949">
        <w:rPr>
          <w:sz w:val="24"/>
        </w:rPr>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973949" w:rsidRDefault="00605715" w:rsidP="00605715">
      <w:pPr>
        <w:pStyle w:val="biblio"/>
        <w:rPr>
          <w:sz w:val="24"/>
        </w:rPr>
      </w:pPr>
      <w:r w:rsidRPr="00973949">
        <w:rPr>
          <w:sz w:val="24"/>
          <w:lang w:val="es-ES"/>
        </w:rPr>
        <w:t xml:space="preserve">Sommerville, I. (2005). </w:t>
      </w:r>
      <w:r w:rsidRPr="00973949">
        <w:rPr>
          <w:i/>
          <w:iCs/>
          <w:sz w:val="24"/>
          <w:lang w:val="es-ES"/>
        </w:rPr>
        <w:t>Ingenieria del software</w:t>
      </w:r>
      <w:r w:rsidRPr="00973949">
        <w:rPr>
          <w:sz w:val="24"/>
          <w:lang w:val="es-ES"/>
        </w:rPr>
        <w:t xml:space="preserve">. </w:t>
      </w:r>
      <w:r w:rsidRPr="00973949">
        <w:rPr>
          <w:sz w:val="24"/>
        </w:rPr>
        <w:t>Pearson Educacion.</w:t>
      </w:r>
    </w:p>
    <w:p w14:paraId="6DD98710" w14:textId="77777777" w:rsidR="00605715" w:rsidRPr="00973949" w:rsidRDefault="00605715" w:rsidP="00605715">
      <w:pPr>
        <w:pStyle w:val="biblio"/>
        <w:rPr>
          <w:sz w:val="24"/>
        </w:rPr>
      </w:pPr>
      <w:r w:rsidRPr="00973949">
        <w:rPr>
          <w:sz w:val="24"/>
        </w:rPr>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973949" w:rsidRDefault="00605715" w:rsidP="00605715">
      <w:pPr>
        <w:pStyle w:val="biblio"/>
        <w:rPr>
          <w:sz w:val="24"/>
        </w:rPr>
      </w:pPr>
      <w:r w:rsidRPr="00973949">
        <w:rPr>
          <w:sz w:val="24"/>
        </w:rPr>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973949" w:rsidRDefault="00605715" w:rsidP="00605715">
      <w:pPr>
        <w:pStyle w:val="biblio"/>
        <w:rPr>
          <w:sz w:val="24"/>
        </w:rPr>
      </w:pPr>
      <w:r w:rsidRPr="00973949">
        <w:rPr>
          <w:sz w:val="24"/>
        </w:rPr>
        <w:t xml:space="preserve">Suh, Y.-S. (2010). Orientation Estimation Using a Quaternion-Based Indirect Kalman Filter With Adaptive Estimation of External Acceleration. </w:t>
      </w:r>
      <w:r w:rsidRPr="00973949">
        <w:rPr>
          <w:i/>
          <w:iCs/>
          <w:sz w:val="24"/>
        </w:rPr>
        <w:t>IEEE Transactions on Instrumentation and Measurement</w:t>
      </w:r>
      <w:r w:rsidRPr="00973949">
        <w:rPr>
          <w:sz w:val="24"/>
        </w:rPr>
        <w:t xml:space="preserve">, </w:t>
      </w:r>
      <w:r w:rsidRPr="00973949">
        <w:rPr>
          <w:i/>
          <w:iCs/>
          <w:sz w:val="24"/>
        </w:rPr>
        <w:t>59</w:t>
      </w:r>
      <w:r w:rsidRPr="00973949">
        <w:rPr>
          <w:sz w:val="24"/>
        </w:rPr>
        <w:t>(12), 3296–3305. doi:10.1109/TIM.2010.2047157</w:t>
      </w:r>
    </w:p>
    <w:p w14:paraId="02567561" w14:textId="326AB04C" w:rsidR="00605715" w:rsidRPr="00973949" w:rsidRDefault="00605715" w:rsidP="00605715">
      <w:pPr>
        <w:pStyle w:val="biblio"/>
        <w:rPr>
          <w:sz w:val="24"/>
        </w:rPr>
      </w:pPr>
      <w:r w:rsidRPr="00973949">
        <w:rPr>
          <w:sz w:val="24"/>
        </w:rPr>
        <w:t>Tavendo. (2014). Autobahn. Retrieved from http://autobahn.ws/</w:t>
      </w:r>
      <w:r w:rsidR="00B70935" w:rsidRPr="00973949">
        <w:rPr>
          <w:sz w:val="24"/>
        </w:rPr>
        <w:t xml:space="preserve"> on October, 2014</w:t>
      </w:r>
    </w:p>
    <w:p w14:paraId="49E1CD26" w14:textId="77777777" w:rsidR="00605715" w:rsidRPr="00973949" w:rsidRDefault="00605715" w:rsidP="00605715">
      <w:pPr>
        <w:pStyle w:val="biblio"/>
        <w:rPr>
          <w:sz w:val="24"/>
        </w:rPr>
      </w:pPr>
      <w:r w:rsidRPr="00973949">
        <w:rPr>
          <w:sz w:val="24"/>
        </w:rPr>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973949" w:rsidRDefault="00605715" w:rsidP="00605715">
      <w:pPr>
        <w:pStyle w:val="biblio"/>
        <w:rPr>
          <w:sz w:val="24"/>
        </w:rPr>
      </w:pPr>
      <w:r w:rsidRPr="00973949">
        <w:rPr>
          <w:sz w:val="24"/>
        </w:rPr>
        <w:t xml:space="preserve">Thrun, S., Burgard, W., &amp; Fox, D. (2005). </w:t>
      </w:r>
      <w:r w:rsidRPr="00973949">
        <w:rPr>
          <w:i/>
          <w:iCs/>
          <w:sz w:val="24"/>
        </w:rPr>
        <w:t>Probabilistic Robotics</w:t>
      </w:r>
      <w:r w:rsidRPr="00973949">
        <w:rPr>
          <w:sz w:val="24"/>
        </w:rPr>
        <w:t>. Cambridge, Mass: Mit.</w:t>
      </w:r>
    </w:p>
    <w:p w14:paraId="5C54E909" w14:textId="77777777" w:rsidR="00605715" w:rsidRPr="00973949" w:rsidRDefault="00605715" w:rsidP="00605715">
      <w:pPr>
        <w:pStyle w:val="biblio"/>
        <w:rPr>
          <w:sz w:val="24"/>
        </w:rPr>
      </w:pPr>
      <w:r w:rsidRPr="00973949">
        <w:rPr>
          <w:sz w:val="24"/>
        </w:rPr>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973949" w:rsidRDefault="00605715" w:rsidP="00605715">
      <w:pPr>
        <w:pStyle w:val="biblio"/>
        <w:rPr>
          <w:sz w:val="24"/>
        </w:rPr>
      </w:pPr>
      <w:r w:rsidRPr="00973949">
        <w:rPr>
          <w:sz w:val="24"/>
        </w:rPr>
        <w:t xml:space="preserve">Tsai, M.-K. (2014). Automatically determining accidental falls in field surveying: A case study of integrating accelerometer determination and image recognition. </w:t>
      </w:r>
      <w:r w:rsidRPr="00973949">
        <w:rPr>
          <w:i/>
          <w:iCs/>
          <w:sz w:val="24"/>
        </w:rPr>
        <w:t>Safety Science</w:t>
      </w:r>
      <w:r w:rsidRPr="00973949">
        <w:rPr>
          <w:sz w:val="24"/>
        </w:rPr>
        <w:t xml:space="preserve">, </w:t>
      </w:r>
      <w:r w:rsidRPr="00973949">
        <w:rPr>
          <w:i/>
          <w:iCs/>
          <w:sz w:val="24"/>
        </w:rPr>
        <w:t>66</w:t>
      </w:r>
      <w:r w:rsidRPr="00973949">
        <w:rPr>
          <w:sz w:val="24"/>
        </w:rPr>
        <w:t>, 19–26. doi:10.1016/j.ssci.2014.01.012</w:t>
      </w:r>
    </w:p>
    <w:p w14:paraId="1338DC4B" w14:textId="52B3CABC" w:rsidR="00605715" w:rsidRPr="00973949" w:rsidRDefault="00605715" w:rsidP="00605715">
      <w:pPr>
        <w:pStyle w:val="biblio"/>
        <w:rPr>
          <w:sz w:val="24"/>
        </w:rPr>
      </w:pPr>
      <w:r w:rsidRPr="00973949">
        <w:rPr>
          <w:sz w:val="24"/>
        </w:rPr>
        <w:t xml:space="preserve">Varesano, F. (2011, April). </w:t>
      </w:r>
      <w:r w:rsidRPr="00973949">
        <w:rPr>
          <w:i/>
          <w:iCs/>
          <w:sz w:val="24"/>
        </w:rPr>
        <w:t>Using Arduino for Tangible Human Computer Interaction</w:t>
      </w:r>
      <w:r w:rsidRPr="00973949">
        <w:rPr>
          <w:sz w:val="24"/>
        </w:rPr>
        <w:t xml:space="preserve"> (Laurea Magistrale in Metodologie e Sistemi informatici). Universita degli Studi di Torino, Italy. Retrieved from http://www.varesano.net/files/MoS_thesis/thesis.pdf</w:t>
      </w:r>
      <w:r w:rsidR="00EF5FC5" w:rsidRPr="00973949">
        <w:rPr>
          <w:sz w:val="24"/>
        </w:rPr>
        <w:t xml:space="preserve"> on October, 2014</w:t>
      </w:r>
    </w:p>
    <w:p w14:paraId="0767D42F" w14:textId="56757313" w:rsidR="00605715" w:rsidRPr="00973949" w:rsidRDefault="00605715" w:rsidP="00605715">
      <w:pPr>
        <w:pStyle w:val="biblio"/>
        <w:rPr>
          <w:sz w:val="24"/>
        </w:rPr>
      </w:pPr>
      <w:r w:rsidRPr="00973949">
        <w:rPr>
          <w:sz w:val="24"/>
        </w:rPr>
        <w:lastRenderedPageBreak/>
        <w:t>Vermeulen, G., &amp; Schiele, J. (2010). PyQwt plots data with Numerical Python and PyQt. Retrieved from http://pyqwt.sourceforge.net/</w:t>
      </w:r>
      <w:r w:rsidR="00EF5FC5" w:rsidRPr="00973949">
        <w:rPr>
          <w:sz w:val="24"/>
        </w:rPr>
        <w:t xml:space="preserve"> on October, 2014</w:t>
      </w:r>
    </w:p>
    <w:p w14:paraId="3543C59F" w14:textId="77777777" w:rsidR="00605715" w:rsidRPr="00973949" w:rsidRDefault="00605715" w:rsidP="00605715">
      <w:pPr>
        <w:pStyle w:val="biblio"/>
        <w:rPr>
          <w:sz w:val="24"/>
        </w:rPr>
      </w:pPr>
      <w:r w:rsidRPr="00973949">
        <w:rPr>
          <w:sz w:val="24"/>
        </w:rPr>
        <w:t xml:space="preserve">Weinstein, A. J., &amp; Moore, K. L. (2010). Pose estimation of Ackerman steering vehicles for outdoors autonomous navigation. In </w:t>
      </w:r>
      <w:r w:rsidRPr="00973949">
        <w:rPr>
          <w:i/>
          <w:iCs/>
          <w:sz w:val="24"/>
        </w:rPr>
        <w:t>2010 IEEE International Conference on Industrial Technology (ICIT)</w:t>
      </w:r>
      <w:r w:rsidRPr="00973949">
        <w:rPr>
          <w:sz w:val="24"/>
        </w:rPr>
        <w:t xml:space="preserve"> (pp. 579–584). doi:10.1109/ICIT.2010.5472738</w:t>
      </w:r>
    </w:p>
    <w:p w14:paraId="04014799" w14:textId="77777777" w:rsidR="00605715" w:rsidRPr="00973949" w:rsidRDefault="00605715" w:rsidP="00605715">
      <w:pPr>
        <w:pStyle w:val="biblio"/>
        <w:rPr>
          <w:sz w:val="24"/>
        </w:rPr>
      </w:pPr>
      <w:r w:rsidRPr="00973949">
        <w:rPr>
          <w:sz w:val="24"/>
        </w:rPr>
        <w:t xml:space="preserve">Wixted, A. J., Thiel, D. V., Hahn, A. G., Gore, C. J., Pyne, D. B., &amp; James, D. A. (2007). Measurement of Energy Expenditure in Elite Athletes Using MEMS-Based Triaxial Accelerometers. </w:t>
      </w:r>
      <w:r w:rsidRPr="00973949">
        <w:rPr>
          <w:i/>
          <w:iCs/>
          <w:sz w:val="24"/>
        </w:rPr>
        <w:t>IEEE Sensors Journal</w:t>
      </w:r>
      <w:r w:rsidRPr="00973949">
        <w:rPr>
          <w:sz w:val="24"/>
        </w:rPr>
        <w:t xml:space="preserve">, </w:t>
      </w:r>
      <w:r w:rsidRPr="00973949">
        <w:rPr>
          <w:i/>
          <w:iCs/>
          <w:sz w:val="24"/>
        </w:rPr>
        <w:t>7</w:t>
      </w:r>
      <w:r w:rsidRPr="00973949">
        <w:rPr>
          <w:sz w:val="24"/>
        </w:rPr>
        <w:t>(4), 481–488. doi:10.1109/JSEN.2007.891947</w:t>
      </w:r>
    </w:p>
    <w:p w14:paraId="40245C19" w14:textId="77777777" w:rsidR="00605715" w:rsidRPr="00973949" w:rsidRDefault="00605715" w:rsidP="00605715">
      <w:pPr>
        <w:pStyle w:val="biblio"/>
        <w:rPr>
          <w:sz w:val="24"/>
        </w:rPr>
      </w:pPr>
      <w:r w:rsidRPr="00973949">
        <w:rPr>
          <w:sz w:val="24"/>
        </w:rPr>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973949" w:rsidRDefault="00605715" w:rsidP="00605715">
      <w:pPr>
        <w:pStyle w:val="biblio"/>
        <w:rPr>
          <w:sz w:val="24"/>
        </w:rPr>
      </w:pPr>
      <w:r w:rsidRPr="00973949">
        <w:rPr>
          <w:sz w:val="24"/>
        </w:rPr>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973949" w:rsidRDefault="00605715" w:rsidP="00605715">
      <w:pPr>
        <w:pStyle w:val="biblio"/>
        <w:rPr>
          <w:sz w:val="24"/>
        </w:rPr>
      </w:pPr>
      <w:r w:rsidRPr="00973949">
        <w:rPr>
          <w:sz w:val="24"/>
        </w:rPr>
        <w:t xml:space="preserve">Xie, L., Yang, P., Yang, T., &amp; Li, M. (2012). Dual-EKF-Based Real-Time Celestial Navigation for Lunar Rover. </w:t>
      </w:r>
      <w:r w:rsidRPr="00973949">
        <w:rPr>
          <w:i/>
          <w:iCs/>
          <w:sz w:val="24"/>
        </w:rPr>
        <w:t>Mathematical Problems in Engineering</w:t>
      </w:r>
      <w:r w:rsidRPr="00973949">
        <w:rPr>
          <w:sz w:val="24"/>
        </w:rPr>
        <w:t xml:space="preserve">, </w:t>
      </w:r>
      <w:r w:rsidRPr="00973949">
        <w:rPr>
          <w:i/>
          <w:iCs/>
          <w:sz w:val="24"/>
        </w:rPr>
        <w:t>2012</w:t>
      </w:r>
      <w:r w:rsidRPr="00973949">
        <w:rPr>
          <w:sz w:val="24"/>
        </w:rPr>
        <w:t>. doi:10.1155/2012/578719</w:t>
      </w:r>
    </w:p>
    <w:p w14:paraId="112D54B5" w14:textId="77777777" w:rsidR="00605715" w:rsidRPr="00973949" w:rsidRDefault="00605715" w:rsidP="00605715">
      <w:pPr>
        <w:pStyle w:val="biblio"/>
        <w:rPr>
          <w:sz w:val="24"/>
        </w:rPr>
      </w:pPr>
      <w:r w:rsidRPr="00973949">
        <w:rPr>
          <w:sz w:val="24"/>
        </w:rPr>
        <w:t>Xiong, A., Chen, Y., Zhao, X., Han, J., &amp; Liu, G. (2011). A novel HCI based on EMG and IMU (pp. 2653–2657). Presented at the 2011 IEEE International Conference on Robotics and Biomimetics (ROBIO). doi:10.1109/ROBIO.2011.6181705</w:t>
      </w:r>
    </w:p>
    <w:p w14:paraId="13175E5A" w14:textId="77777777" w:rsidR="00605715" w:rsidRPr="00973949" w:rsidRDefault="00605715" w:rsidP="00605715">
      <w:pPr>
        <w:pStyle w:val="biblio"/>
        <w:rPr>
          <w:sz w:val="24"/>
        </w:rPr>
      </w:pPr>
      <w:r w:rsidRPr="00973949">
        <w:rPr>
          <w:sz w:val="24"/>
        </w:rPr>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973949" w:rsidRDefault="00605715" w:rsidP="00605715">
      <w:pPr>
        <w:pStyle w:val="biblio"/>
        <w:rPr>
          <w:sz w:val="24"/>
        </w:rPr>
      </w:pPr>
      <w:r w:rsidRPr="00973949">
        <w:rPr>
          <w:sz w:val="24"/>
        </w:rPr>
        <w:t>Xsens. (2014). Products. Retrieved from http://www.xsens.com/products/</w:t>
      </w:r>
      <w:r w:rsidR="00EF5FC5" w:rsidRPr="00973949">
        <w:rPr>
          <w:sz w:val="24"/>
        </w:rPr>
        <w:t xml:space="preserve"> on October, 2014</w:t>
      </w:r>
    </w:p>
    <w:p w14:paraId="36B4E4D0" w14:textId="77777777" w:rsidR="00605715" w:rsidRPr="00973949" w:rsidRDefault="00605715" w:rsidP="00605715">
      <w:pPr>
        <w:pStyle w:val="biblio"/>
        <w:rPr>
          <w:sz w:val="24"/>
        </w:rPr>
      </w:pPr>
      <w:r w:rsidRPr="00973949">
        <w:rPr>
          <w:sz w:val="24"/>
          <w:lang w:val="es-ES"/>
        </w:rPr>
        <w:t xml:space="preserve">Yi-fu, J., Bo, X., &amp; Jun, W. (2013). </w:t>
      </w:r>
      <w:r w:rsidRPr="00973949">
        <w:rPr>
          <w:sz w:val="24"/>
        </w:rPr>
        <w:t>SINS in-motion alignment and position determination for land-vehicle based on quaternion Kalman filter (pp. 5083–5088). Presented at the Control Conference (CCC), 2013 32nd Chinese.</w:t>
      </w:r>
    </w:p>
    <w:p w14:paraId="54BACB04" w14:textId="77777777" w:rsidR="00605715" w:rsidRPr="00973949" w:rsidRDefault="00605715" w:rsidP="00605715">
      <w:pPr>
        <w:pStyle w:val="biblio"/>
        <w:rPr>
          <w:sz w:val="24"/>
        </w:rPr>
      </w:pPr>
      <w:r w:rsidRPr="00973949">
        <w:rPr>
          <w:sz w:val="24"/>
        </w:rPr>
        <w:t xml:space="preserve">Zheng, H., Black, N. D., &amp; Harris, D. N. D. (2005). Position-sensing technologies for movement analysis in stroke rehabilitation. </w:t>
      </w:r>
      <w:r w:rsidRPr="00973949">
        <w:rPr>
          <w:i/>
          <w:iCs/>
          <w:sz w:val="24"/>
        </w:rPr>
        <w:t>Medical and Biological Engineering and Computing</w:t>
      </w:r>
      <w:r w:rsidRPr="00973949">
        <w:rPr>
          <w:sz w:val="24"/>
        </w:rPr>
        <w:t xml:space="preserve">, </w:t>
      </w:r>
      <w:r w:rsidRPr="00973949">
        <w:rPr>
          <w:i/>
          <w:iCs/>
          <w:sz w:val="24"/>
        </w:rPr>
        <w:t>43</w:t>
      </w:r>
      <w:r w:rsidRPr="00973949">
        <w:rPr>
          <w:sz w:val="24"/>
        </w:rPr>
        <w:t>(4), 413–420. doi:10.1007/BF02344720</w:t>
      </w:r>
    </w:p>
    <w:p w14:paraId="7624B3F3" w14:textId="1D0B45ED" w:rsidR="001A5881" w:rsidRPr="00943CE7" w:rsidRDefault="00721551" w:rsidP="00605715">
      <w:pPr>
        <w:pStyle w:val="biblio"/>
      </w:pPr>
      <w:r w:rsidRPr="00973949">
        <w:rPr>
          <w:sz w:val="24"/>
        </w:rPr>
        <w:fldChar w:fldCharType="end"/>
      </w:r>
    </w:p>
    <w:p w14:paraId="7E794610" w14:textId="77777777" w:rsidR="0056698F" w:rsidRDefault="0056698F">
      <w:pPr>
        <w:rPr>
          <w:rFonts w:ascii="Apple Garamond" w:hAnsi="Apple Garamond"/>
          <w:b/>
        </w:rPr>
      </w:pPr>
      <w:bookmarkStart w:id="354" w:name="_Toc402203659"/>
      <w:bookmarkStart w:id="355" w:name="_Toc402203762"/>
      <w:bookmarkStart w:id="356" w:name="_Toc402203820"/>
      <w:bookmarkEnd w:id="354"/>
      <w:bookmarkEnd w:id="355"/>
      <w:bookmarkEnd w:id="356"/>
      <w:r>
        <w:br w:type="page"/>
      </w:r>
    </w:p>
    <w:p w14:paraId="32D47EB5" w14:textId="7A8C9692" w:rsidR="005F16A8" w:rsidRDefault="00813C98" w:rsidP="00813C98">
      <w:pPr>
        <w:pStyle w:val="Ttulo1"/>
      </w:pPr>
      <w:bookmarkStart w:id="357" w:name="_Toc408140615"/>
      <w:r>
        <w:lastRenderedPageBreak/>
        <w:t>Glosario</w:t>
      </w:r>
      <w:bookmarkEnd w:id="357"/>
    </w:p>
    <w:p w14:paraId="34DD6CC1" w14:textId="77777777" w:rsidR="0056698F" w:rsidRDefault="0056698F" w:rsidP="0056698F"/>
    <w:p w14:paraId="0693C294" w14:textId="77777777" w:rsidR="0056698F" w:rsidRPr="0056698F" w:rsidRDefault="0056698F" w:rsidP="0056698F">
      <w:pPr>
        <w:pStyle w:val="normalhere"/>
        <w:jc w:val="center"/>
        <w:rPr>
          <w:b/>
          <w:sz w:val="36"/>
          <w:szCs w:val="36"/>
        </w:rPr>
      </w:pPr>
      <w:r w:rsidRPr="0056698F">
        <w:rPr>
          <w:b/>
          <w:sz w:val="36"/>
          <w:szCs w:val="36"/>
        </w:rPr>
        <w:t>D</w:t>
      </w:r>
    </w:p>
    <w:p w14:paraId="6D9C5073" w14:textId="44FDFB3E" w:rsidR="0056698F" w:rsidRDefault="0056698F" w:rsidP="0056698F">
      <w:pPr>
        <w:pStyle w:val="normalhere"/>
      </w:pPr>
      <w:r w:rsidRPr="0056698F">
        <w:rPr>
          <w:b/>
        </w:rPr>
        <w:t>DOF</w:t>
      </w:r>
      <w:r>
        <w:t>: Grados de Libertad; Define la cantidad de movimientos que puede realizar un objeto</w:t>
      </w:r>
      <w:r w:rsidR="00102A65">
        <w:t>.</w:t>
      </w:r>
    </w:p>
    <w:p w14:paraId="3D259B1E" w14:textId="77777777" w:rsidR="0056698F" w:rsidRDefault="0056698F" w:rsidP="0056698F">
      <w:pPr>
        <w:pStyle w:val="normalhere"/>
      </w:pPr>
    </w:p>
    <w:p w14:paraId="20C73DD2" w14:textId="77777777" w:rsidR="0056698F" w:rsidRPr="0056698F" w:rsidRDefault="0056698F" w:rsidP="0056698F">
      <w:pPr>
        <w:pStyle w:val="normalhere"/>
        <w:jc w:val="center"/>
        <w:rPr>
          <w:b/>
          <w:sz w:val="36"/>
          <w:szCs w:val="36"/>
        </w:rPr>
      </w:pPr>
      <w:r w:rsidRPr="0056698F">
        <w:rPr>
          <w:b/>
          <w:sz w:val="36"/>
          <w:szCs w:val="36"/>
        </w:rPr>
        <w:t>E</w:t>
      </w:r>
    </w:p>
    <w:p w14:paraId="169B6673" w14:textId="77777777" w:rsidR="0056698F" w:rsidRDefault="0056698F" w:rsidP="0056698F">
      <w:pPr>
        <w:pStyle w:val="normalhere"/>
      </w:pPr>
      <w:r w:rsidRPr="0056698F">
        <w:rPr>
          <w:b/>
        </w:rPr>
        <w:t>EMG</w:t>
      </w:r>
      <w:r>
        <w:t>: Acrónimo para Electromiograma, 11</w:t>
      </w:r>
    </w:p>
    <w:p w14:paraId="66BC905C" w14:textId="77777777" w:rsidR="0056698F" w:rsidRDefault="0056698F" w:rsidP="0056698F">
      <w:pPr>
        <w:pStyle w:val="normalhere"/>
      </w:pPr>
    </w:p>
    <w:p w14:paraId="62B6165A" w14:textId="77777777" w:rsidR="0056698F" w:rsidRPr="0056698F" w:rsidRDefault="0056698F" w:rsidP="0056698F">
      <w:pPr>
        <w:pStyle w:val="normalhere"/>
        <w:jc w:val="center"/>
        <w:rPr>
          <w:b/>
          <w:sz w:val="36"/>
          <w:szCs w:val="36"/>
        </w:rPr>
      </w:pPr>
      <w:r w:rsidRPr="0056698F">
        <w:rPr>
          <w:b/>
          <w:sz w:val="36"/>
          <w:szCs w:val="36"/>
        </w:rPr>
        <w:t>G</w:t>
      </w:r>
    </w:p>
    <w:p w14:paraId="7E846CF5" w14:textId="30227258" w:rsidR="0056698F" w:rsidRDefault="0056698F" w:rsidP="0056698F">
      <w:pPr>
        <w:pStyle w:val="normalhere"/>
      </w:pPr>
      <w:r w:rsidRPr="0056698F">
        <w:rPr>
          <w:b/>
        </w:rPr>
        <w:t>Gold Standard</w:t>
      </w:r>
      <w:r>
        <w:t>: Denominación para un dispostivo o aparato que sirve como referencia o parámetro de comparación</w:t>
      </w:r>
      <w:r w:rsidR="00102A65">
        <w:t>.</w:t>
      </w:r>
    </w:p>
    <w:p w14:paraId="6AFB0EAF" w14:textId="77777777" w:rsidR="0056698F" w:rsidRDefault="0056698F" w:rsidP="0056698F">
      <w:pPr>
        <w:pStyle w:val="normalhere"/>
      </w:pPr>
    </w:p>
    <w:p w14:paraId="3954F348" w14:textId="77777777" w:rsidR="0056698F" w:rsidRPr="0056698F" w:rsidRDefault="0056698F" w:rsidP="0056698F">
      <w:pPr>
        <w:pStyle w:val="normalhere"/>
        <w:jc w:val="center"/>
        <w:rPr>
          <w:b/>
          <w:sz w:val="36"/>
          <w:szCs w:val="36"/>
        </w:rPr>
      </w:pPr>
      <w:r w:rsidRPr="0056698F">
        <w:rPr>
          <w:b/>
          <w:sz w:val="36"/>
          <w:szCs w:val="36"/>
        </w:rPr>
        <w:t>H</w:t>
      </w:r>
    </w:p>
    <w:p w14:paraId="0B05E9CD" w14:textId="15FC1718" w:rsidR="0056698F" w:rsidRDefault="0056698F" w:rsidP="0056698F">
      <w:pPr>
        <w:pStyle w:val="normalhere"/>
      </w:pPr>
      <w:r w:rsidRPr="0056698F">
        <w:rPr>
          <w:b/>
        </w:rPr>
        <w:t>Holter</w:t>
      </w:r>
      <w:r>
        <w:t>: Holter (dispositivo); registro de señales cardiacas en forma ambulatoria</w:t>
      </w:r>
      <w:r w:rsidR="00102A65">
        <w:t>.</w:t>
      </w:r>
    </w:p>
    <w:p w14:paraId="3C6F33AE" w14:textId="77777777" w:rsidR="0056698F" w:rsidRDefault="0056698F" w:rsidP="0056698F">
      <w:pPr>
        <w:pStyle w:val="normalhere"/>
      </w:pPr>
    </w:p>
    <w:p w14:paraId="7CE70C60" w14:textId="77777777" w:rsidR="0056698F" w:rsidRPr="0056698F" w:rsidRDefault="0056698F" w:rsidP="0056698F">
      <w:pPr>
        <w:pStyle w:val="normalhere"/>
        <w:jc w:val="center"/>
        <w:rPr>
          <w:b/>
          <w:sz w:val="36"/>
          <w:szCs w:val="36"/>
        </w:rPr>
      </w:pPr>
      <w:r w:rsidRPr="0056698F">
        <w:rPr>
          <w:b/>
          <w:sz w:val="36"/>
          <w:szCs w:val="36"/>
        </w:rPr>
        <w:t>I</w:t>
      </w:r>
    </w:p>
    <w:p w14:paraId="46D2B3D7" w14:textId="63D21F1A" w:rsidR="0056698F" w:rsidRDefault="0056698F" w:rsidP="0056698F">
      <w:pPr>
        <w:pStyle w:val="normalhere"/>
      </w:pPr>
      <w:r w:rsidRPr="0056698F">
        <w:rPr>
          <w:b/>
        </w:rPr>
        <w:t>I2C</w:t>
      </w:r>
      <w:r>
        <w:t>: Inter-Integrated Circuit; Protocolo de comunicación serial punro-multipunto</w:t>
      </w:r>
      <w:r w:rsidR="00102A65">
        <w:t>.</w:t>
      </w:r>
    </w:p>
    <w:p w14:paraId="1C4A076A" w14:textId="11754FE4" w:rsidR="0056698F" w:rsidRDefault="0056698F" w:rsidP="0056698F">
      <w:pPr>
        <w:pStyle w:val="normalhere"/>
      </w:pPr>
      <w:r w:rsidRPr="0056698F">
        <w:rPr>
          <w:b/>
        </w:rPr>
        <w:t>IMU</w:t>
      </w:r>
      <w:r>
        <w:t>: Unidad de medición Inercial; dispositivo que combina sensores inerciales para medir el movimiento de un objeto, generalmente compuestos por acelerómetros y giroscopios</w:t>
      </w:r>
      <w:r w:rsidR="00102A65">
        <w:t>.</w:t>
      </w:r>
    </w:p>
    <w:p w14:paraId="5F0B2BD9" w14:textId="33F3D2D1" w:rsidR="0056698F" w:rsidRDefault="0056698F" w:rsidP="0056698F">
      <w:pPr>
        <w:pStyle w:val="normalhere"/>
      </w:pPr>
      <w:r w:rsidRPr="0056698F">
        <w:rPr>
          <w:b/>
        </w:rPr>
        <w:t>IoT</w:t>
      </w:r>
      <w:r>
        <w:t>: Internet of Things</w:t>
      </w:r>
      <w:r w:rsidR="00102A65">
        <w:t>.</w:t>
      </w:r>
    </w:p>
    <w:p w14:paraId="111E6777" w14:textId="77777777" w:rsidR="0056698F" w:rsidRDefault="0056698F" w:rsidP="0056698F">
      <w:pPr>
        <w:pStyle w:val="normalhere"/>
      </w:pPr>
    </w:p>
    <w:p w14:paraId="4A9E0277" w14:textId="77777777" w:rsidR="0056698F" w:rsidRPr="0056698F" w:rsidRDefault="0056698F" w:rsidP="0056698F">
      <w:pPr>
        <w:pStyle w:val="normalhere"/>
        <w:jc w:val="center"/>
        <w:rPr>
          <w:b/>
          <w:sz w:val="36"/>
          <w:szCs w:val="36"/>
        </w:rPr>
      </w:pPr>
      <w:r w:rsidRPr="0056698F">
        <w:rPr>
          <w:b/>
          <w:sz w:val="36"/>
          <w:szCs w:val="36"/>
        </w:rPr>
        <w:t>M</w:t>
      </w:r>
    </w:p>
    <w:p w14:paraId="2AD178E2" w14:textId="00994E55" w:rsidR="0056698F" w:rsidRDefault="0056698F" w:rsidP="0056698F">
      <w:pPr>
        <w:pStyle w:val="normalhere"/>
      </w:pPr>
      <w:r w:rsidRPr="0056698F">
        <w:rPr>
          <w:b/>
        </w:rPr>
        <w:t>MEMS</w:t>
      </w:r>
      <w:r>
        <w:t>: Sistemas Microelectromecánicos; tecnología de miniaturización que permite reducir el tamaño de dispositivos mecánicos</w:t>
      </w:r>
      <w:r w:rsidR="00102A65">
        <w:t>.</w:t>
      </w:r>
    </w:p>
    <w:p w14:paraId="41172DEC" w14:textId="10BEBBD3" w:rsidR="0056698F" w:rsidRDefault="0056698F" w:rsidP="0056698F">
      <w:pPr>
        <w:pStyle w:val="normalhere"/>
      </w:pPr>
      <w:r w:rsidRPr="0056698F">
        <w:rPr>
          <w:b/>
        </w:rPr>
        <w:t>Motion Capture</w:t>
      </w:r>
      <w:r>
        <w:t>: (Captura de movimiento) Acrónimo para denominar a un sistema de captura de movimiento</w:t>
      </w:r>
      <w:r w:rsidR="00102A65">
        <w:t>.</w:t>
      </w:r>
    </w:p>
    <w:p w14:paraId="5673FE1F" w14:textId="77777777" w:rsidR="0056698F" w:rsidRDefault="0056698F" w:rsidP="0056698F">
      <w:pPr>
        <w:pStyle w:val="normalhere"/>
      </w:pPr>
    </w:p>
    <w:p w14:paraId="31499CF0" w14:textId="77777777" w:rsidR="0056698F" w:rsidRPr="0056698F" w:rsidRDefault="0056698F" w:rsidP="0056698F">
      <w:pPr>
        <w:pStyle w:val="normalhere"/>
        <w:jc w:val="center"/>
        <w:rPr>
          <w:b/>
          <w:sz w:val="36"/>
          <w:szCs w:val="36"/>
        </w:rPr>
      </w:pPr>
      <w:r w:rsidRPr="0056698F">
        <w:rPr>
          <w:b/>
          <w:sz w:val="36"/>
          <w:szCs w:val="36"/>
        </w:rPr>
        <w:t>R</w:t>
      </w:r>
    </w:p>
    <w:p w14:paraId="701673BC" w14:textId="09E3A831" w:rsidR="0056698F" w:rsidRDefault="0056698F" w:rsidP="0056698F">
      <w:pPr>
        <w:pStyle w:val="normalhere"/>
      </w:pPr>
      <w:r w:rsidRPr="0056698F">
        <w:rPr>
          <w:b/>
        </w:rPr>
        <w:t>RPi</w:t>
      </w:r>
      <w:r>
        <w:t>: Acronimo para Raspberry Pi</w:t>
      </w:r>
      <w:r w:rsidR="00102A65">
        <w:t>.</w:t>
      </w:r>
    </w:p>
    <w:p w14:paraId="3AE8C673" w14:textId="77777777" w:rsidR="0056698F" w:rsidRDefault="0056698F" w:rsidP="0056698F">
      <w:pPr>
        <w:pStyle w:val="normalhere"/>
      </w:pPr>
    </w:p>
    <w:p w14:paraId="2862D741" w14:textId="77777777" w:rsidR="0056698F" w:rsidRPr="0056698F" w:rsidRDefault="0056698F" w:rsidP="0056698F">
      <w:pPr>
        <w:pStyle w:val="normalhere"/>
        <w:jc w:val="center"/>
        <w:rPr>
          <w:b/>
          <w:sz w:val="36"/>
          <w:szCs w:val="36"/>
          <w:lang w:val="en-US"/>
        </w:rPr>
      </w:pPr>
      <w:r w:rsidRPr="0056698F">
        <w:rPr>
          <w:b/>
          <w:sz w:val="36"/>
          <w:szCs w:val="36"/>
          <w:lang w:val="en-US"/>
        </w:rPr>
        <w:t>S</w:t>
      </w:r>
    </w:p>
    <w:p w14:paraId="72E89813" w14:textId="1C61DCE8" w:rsidR="0056698F" w:rsidRDefault="0056698F" w:rsidP="0056698F">
      <w:pPr>
        <w:pStyle w:val="normalhere"/>
        <w:rPr>
          <w:lang w:val="en-US"/>
        </w:rPr>
      </w:pPr>
      <w:r w:rsidRPr="0056698F">
        <w:rPr>
          <w:b/>
          <w:lang w:val="en-US"/>
        </w:rPr>
        <w:t>SPI</w:t>
      </w:r>
      <w:r w:rsidRPr="0056698F">
        <w:rPr>
          <w:lang w:val="en-US"/>
        </w:rPr>
        <w:t>: Serial Peripheral Interface</w:t>
      </w:r>
      <w:r w:rsidR="00102A65">
        <w:rPr>
          <w:lang w:val="en-US"/>
        </w:rPr>
        <w:t>.</w:t>
      </w:r>
    </w:p>
    <w:p w14:paraId="0F1205CB" w14:textId="77777777" w:rsidR="0056698F" w:rsidRPr="0056698F" w:rsidRDefault="0056698F" w:rsidP="0056698F">
      <w:pPr>
        <w:pStyle w:val="normalhere"/>
        <w:rPr>
          <w:lang w:val="en-US"/>
        </w:rPr>
      </w:pPr>
    </w:p>
    <w:p w14:paraId="601F0B55" w14:textId="77777777" w:rsidR="0056698F" w:rsidRPr="0056698F" w:rsidRDefault="0056698F" w:rsidP="0056698F">
      <w:pPr>
        <w:pStyle w:val="normalhere"/>
        <w:jc w:val="center"/>
        <w:rPr>
          <w:b/>
          <w:sz w:val="36"/>
          <w:szCs w:val="36"/>
          <w:lang w:val="en-US"/>
        </w:rPr>
      </w:pPr>
      <w:r w:rsidRPr="0056698F">
        <w:rPr>
          <w:b/>
          <w:sz w:val="36"/>
          <w:szCs w:val="36"/>
          <w:lang w:val="en-US"/>
        </w:rPr>
        <w:t>U</w:t>
      </w:r>
    </w:p>
    <w:p w14:paraId="2202B497" w14:textId="33E394AF" w:rsidR="0056698F" w:rsidRDefault="0056698F" w:rsidP="0056698F">
      <w:pPr>
        <w:pStyle w:val="normalhere"/>
        <w:rPr>
          <w:lang w:val="en-US"/>
        </w:rPr>
      </w:pPr>
      <w:r w:rsidRPr="0056698F">
        <w:rPr>
          <w:b/>
          <w:lang w:val="en-US"/>
        </w:rPr>
        <w:t>UART</w:t>
      </w:r>
      <w:r w:rsidRPr="0056698F">
        <w:rPr>
          <w:lang w:val="en-US"/>
        </w:rPr>
        <w:t>: Universal asynchronous receiver/transmitter</w:t>
      </w:r>
      <w:r w:rsidR="00102A65">
        <w:rPr>
          <w:lang w:val="en-US"/>
        </w:rPr>
        <w:t>.</w:t>
      </w:r>
    </w:p>
    <w:p w14:paraId="4174F252" w14:textId="77777777" w:rsidR="0056698F" w:rsidRPr="0056698F" w:rsidRDefault="0056698F" w:rsidP="0056698F">
      <w:pPr>
        <w:pStyle w:val="normalhere"/>
        <w:rPr>
          <w:lang w:val="en-US"/>
        </w:rPr>
      </w:pPr>
    </w:p>
    <w:p w14:paraId="5CD6D03B" w14:textId="77777777" w:rsidR="0056698F" w:rsidRPr="0056698F" w:rsidRDefault="0056698F" w:rsidP="0056698F">
      <w:pPr>
        <w:pStyle w:val="normalhere"/>
        <w:jc w:val="center"/>
        <w:rPr>
          <w:b/>
          <w:sz w:val="36"/>
          <w:szCs w:val="36"/>
        </w:rPr>
      </w:pPr>
      <w:r w:rsidRPr="0056698F">
        <w:rPr>
          <w:b/>
          <w:sz w:val="36"/>
          <w:szCs w:val="36"/>
        </w:rPr>
        <w:t>W</w:t>
      </w:r>
    </w:p>
    <w:p w14:paraId="2DA1F331" w14:textId="70E06886" w:rsidR="0056698F" w:rsidRDefault="0056698F" w:rsidP="0056698F">
      <w:pPr>
        <w:pStyle w:val="normalhere"/>
      </w:pPr>
      <w:r w:rsidRPr="0056698F">
        <w:rPr>
          <w:b/>
        </w:rPr>
        <w:t>wearable</w:t>
      </w:r>
      <w:r>
        <w:t>: dispositivos electrónicos que se pueden utilizar como ropa o como accesorios de ella</w:t>
      </w:r>
      <w:r w:rsidR="00102A65">
        <w:t>.</w:t>
      </w:r>
    </w:p>
    <w:p w14:paraId="38FB78CA" w14:textId="77777777" w:rsidR="0056698F" w:rsidRPr="0056698F" w:rsidRDefault="0056698F" w:rsidP="0056698F"/>
    <w:p w14:paraId="474AFF3C" w14:textId="77777777" w:rsidR="0056698F" w:rsidRDefault="0056698F">
      <w:pPr>
        <w:rPr>
          <w:rFonts w:ascii="Apple Garamond" w:hAnsi="Apple Garamond"/>
          <w:b/>
        </w:rPr>
      </w:pPr>
      <w:r>
        <w:br w:type="page"/>
      </w:r>
    </w:p>
    <w:p w14:paraId="3A0B8987" w14:textId="6514DC17" w:rsidR="00813C98" w:rsidRDefault="00813C98" w:rsidP="00813C98">
      <w:pPr>
        <w:pStyle w:val="Ttulo1"/>
      </w:pPr>
      <w:bookmarkStart w:id="358" w:name="_Toc408140616"/>
      <w:r>
        <w:lastRenderedPageBreak/>
        <w:t>Anexo</w:t>
      </w:r>
      <w:bookmarkEnd w:id="358"/>
    </w:p>
    <w:p w14:paraId="4AFEBFEA" w14:textId="4463D901" w:rsidR="0056698F" w:rsidRDefault="00E3634F" w:rsidP="001F4871">
      <w:pPr>
        <w:pStyle w:val="Ttulo2"/>
      </w:pPr>
      <w:bookmarkStart w:id="359" w:name="_Toc408140617"/>
      <w:r>
        <w:rPr>
          <w:noProof/>
          <w:lang w:val="en-US" w:eastAsia="en-US"/>
        </w:rPr>
        <w:drawing>
          <wp:anchor distT="0" distB="0" distL="114300" distR="114300" simplePos="0" relativeHeight="251679232" behindDoc="0" locked="0" layoutInCell="1" allowOverlap="1" wp14:anchorId="3DD0BC68" wp14:editId="7D8C8826">
            <wp:simplePos x="0" y="0"/>
            <wp:positionH relativeFrom="margin">
              <wp:posOffset>-861060</wp:posOffset>
            </wp:positionH>
            <wp:positionV relativeFrom="paragraph">
              <wp:posOffset>2239645</wp:posOffset>
            </wp:positionV>
            <wp:extent cx="7237730" cy="3672840"/>
            <wp:effectExtent l="0" t="8255" r="0" b="0"/>
            <wp:wrapTopAndBottom/>
            <wp:docPr id="7" name="Imagen 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E:\Pictures\rp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flipH="1">
                      <a:off x="0" y="0"/>
                      <a:ext cx="7237730" cy="3672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2A65">
        <w:t>Esquemático</w:t>
      </w:r>
      <w:r w:rsidR="001F4871">
        <w:t xml:space="preserve"> de multiplexor I2C PAC9547</w:t>
      </w:r>
      <w:bookmarkEnd w:id="359"/>
    </w:p>
    <w:p w14:paraId="6270FC89" w14:textId="16823436" w:rsidR="0056698F" w:rsidRDefault="00E3634F" w:rsidP="001F4871">
      <w:pPr>
        <w:pStyle w:val="Ttulo2"/>
      </w:pPr>
      <w:bookmarkStart w:id="360" w:name="_Toc408140618"/>
      <w:r>
        <w:rPr>
          <w:noProof/>
          <w:lang w:val="en-US" w:eastAsia="en-US"/>
        </w:rPr>
        <w:lastRenderedPageBreak/>
        <w:drawing>
          <wp:anchor distT="0" distB="0" distL="114300" distR="114300" simplePos="0" relativeHeight="251681280" behindDoc="0" locked="0" layoutInCell="1" allowOverlap="1" wp14:anchorId="6E83C823" wp14:editId="77C41A3F">
            <wp:simplePos x="0" y="0"/>
            <wp:positionH relativeFrom="margin">
              <wp:posOffset>-1033145</wp:posOffset>
            </wp:positionH>
            <wp:positionV relativeFrom="paragraph">
              <wp:posOffset>1385570</wp:posOffset>
            </wp:positionV>
            <wp:extent cx="7223125" cy="5099685"/>
            <wp:effectExtent l="0" t="5080" r="0" b="0"/>
            <wp:wrapTopAndBottom/>
            <wp:docPr id="43" name="Imagen 43"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E:\Pictures\Part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223125" cy="5099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4871">
        <w:t>Planos de enclosure sensor LSM9DS0</w:t>
      </w:r>
      <w:bookmarkEnd w:id="360"/>
    </w:p>
    <w:p w14:paraId="03D69078" w14:textId="52B8CC4B" w:rsidR="00E3634F" w:rsidRPr="00E3634F" w:rsidRDefault="00E3634F" w:rsidP="00E3634F"/>
    <w:p w14:paraId="1979F559" w14:textId="77777777" w:rsidR="0056698F" w:rsidRDefault="0056698F">
      <w:pPr>
        <w:rPr>
          <w:rFonts w:ascii="Apple Garamond Light Italic" w:hAnsi="Apple Garamond Light Italic"/>
        </w:rPr>
      </w:pPr>
      <w:r>
        <w:br w:type="page"/>
      </w:r>
    </w:p>
    <w:p w14:paraId="4B80CB6C" w14:textId="07FF70CF" w:rsidR="0056698F" w:rsidRDefault="00E3634F">
      <w:pPr>
        <w:rPr>
          <w:rFonts w:ascii="Apple Garamond Light Italic" w:hAnsi="Apple Garamond Light Italic"/>
        </w:rPr>
      </w:pPr>
      <w:r>
        <w:rPr>
          <w:noProof/>
          <w:lang w:val="en-US" w:eastAsia="en-US"/>
        </w:rPr>
        <w:lastRenderedPageBreak/>
        <w:drawing>
          <wp:anchor distT="0" distB="0" distL="114300" distR="114300" simplePos="0" relativeHeight="251683328" behindDoc="0" locked="0" layoutInCell="1" allowOverlap="1" wp14:anchorId="6D97630E" wp14:editId="651612A1">
            <wp:simplePos x="0" y="0"/>
            <wp:positionH relativeFrom="margin">
              <wp:posOffset>-1084580</wp:posOffset>
            </wp:positionH>
            <wp:positionV relativeFrom="paragraph">
              <wp:posOffset>1066800</wp:posOffset>
            </wp:positionV>
            <wp:extent cx="7236460" cy="5109210"/>
            <wp:effectExtent l="0" t="3175" r="0" b="0"/>
            <wp:wrapTopAndBottom/>
            <wp:docPr id="44" name="Imagen 44"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E:\Pictures\Part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7236460" cy="5109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98F">
        <w:br w:type="page"/>
      </w:r>
      <w:bookmarkStart w:id="361" w:name="_GoBack"/>
      <w:bookmarkEnd w:id="361"/>
    </w:p>
    <w:p w14:paraId="51739FA0" w14:textId="73D41583" w:rsidR="002E5E87" w:rsidRDefault="001F4871" w:rsidP="001F4871">
      <w:pPr>
        <w:pStyle w:val="Ttulo2"/>
      </w:pPr>
      <w:bookmarkStart w:id="362" w:name="_Toc408140619"/>
      <w:r>
        <w:lastRenderedPageBreak/>
        <w:t>Documentación IMU Graph</w:t>
      </w:r>
      <w:bookmarkEnd w:id="362"/>
    </w:p>
    <w:p w14:paraId="2A4A4305" w14:textId="77777777" w:rsidR="002E5E87" w:rsidRDefault="002E5E87">
      <w:pPr>
        <w:rPr>
          <w:rFonts w:ascii="Apple Garamond Light Italic" w:hAnsi="Apple Garamond Light Italic"/>
        </w:rPr>
      </w:pPr>
      <w:r>
        <w:br w:type="page"/>
      </w:r>
    </w:p>
    <w:p w14:paraId="6196DE1E" w14:textId="7DF9D72D" w:rsidR="002E5E87" w:rsidRDefault="002E5E87">
      <w:pPr>
        <w:rPr>
          <w:rFonts w:ascii="Apple Garamond Light Italic" w:hAnsi="Apple Garamond Light Italic"/>
        </w:rPr>
      </w:pPr>
      <w:r>
        <w:lastRenderedPageBreak/>
        <w:br w:type="page"/>
      </w:r>
    </w:p>
    <w:p w14:paraId="74C0DAAC" w14:textId="2591E61B" w:rsidR="002E5E87" w:rsidRDefault="002E5E87">
      <w:pPr>
        <w:rPr>
          <w:rFonts w:ascii="Apple Garamond Light Italic" w:hAnsi="Apple Garamond Light Italic"/>
        </w:rPr>
      </w:pPr>
      <w:r>
        <w:lastRenderedPageBreak/>
        <w:br w:type="page"/>
      </w:r>
    </w:p>
    <w:p w14:paraId="693569C1" w14:textId="41270A0C" w:rsidR="002E5E87" w:rsidRDefault="002E5E87">
      <w:pPr>
        <w:rPr>
          <w:rFonts w:ascii="Apple Garamond Light Italic" w:hAnsi="Apple Garamond Light Italic"/>
        </w:rPr>
      </w:pPr>
      <w:r>
        <w:lastRenderedPageBreak/>
        <w:br w:type="page"/>
      </w:r>
    </w:p>
    <w:p w14:paraId="11B94EA5" w14:textId="0D0AD315" w:rsidR="002E5E87" w:rsidRDefault="002E5E87">
      <w:pPr>
        <w:rPr>
          <w:rFonts w:ascii="Apple Garamond Light Italic" w:hAnsi="Apple Garamond Light Italic"/>
        </w:rPr>
      </w:pPr>
      <w:r>
        <w:lastRenderedPageBreak/>
        <w:br w:type="page"/>
      </w:r>
    </w:p>
    <w:p w14:paraId="73507683" w14:textId="70DF6E08" w:rsidR="002E5E87" w:rsidRDefault="002E5E87">
      <w:pPr>
        <w:rPr>
          <w:rFonts w:ascii="Apple Garamond Light Italic" w:hAnsi="Apple Garamond Light Italic"/>
        </w:rPr>
      </w:pPr>
      <w:r>
        <w:lastRenderedPageBreak/>
        <w:br w:type="page"/>
      </w:r>
    </w:p>
    <w:p w14:paraId="468D1F38" w14:textId="2EF379FE" w:rsidR="002E5E87" w:rsidRDefault="002E5E87">
      <w:pPr>
        <w:rPr>
          <w:rFonts w:ascii="Apple Garamond Light Italic" w:hAnsi="Apple Garamond Light Italic"/>
        </w:rPr>
      </w:pPr>
      <w:r>
        <w:lastRenderedPageBreak/>
        <w:br w:type="page"/>
      </w:r>
    </w:p>
    <w:p w14:paraId="4D9BC629" w14:textId="6C0DF845" w:rsidR="002E5E87" w:rsidRDefault="002E5E87">
      <w:pPr>
        <w:rPr>
          <w:rFonts w:ascii="Apple Garamond Light Italic" w:hAnsi="Apple Garamond Light Italic"/>
        </w:rPr>
      </w:pPr>
      <w:r>
        <w:lastRenderedPageBreak/>
        <w:br w:type="page"/>
      </w:r>
    </w:p>
    <w:p w14:paraId="6EFA660D" w14:textId="1729EBA6" w:rsidR="002E5E87" w:rsidRDefault="002E5E87">
      <w:pPr>
        <w:rPr>
          <w:rFonts w:ascii="Apple Garamond Light Italic" w:hAnsi="Apple Garamond Light Italic"/>
        </w:rPr>
      </w:pPr>
      <w:r>
        <w:lastRenderedPageBreak/>
        <w:br w:type="page"/>
      </w:r>
    </w:p>
    <w:p w14:paraId="3E41FA93" w14:textId="0436A6E2" w:rsidR="002E5E87" w:rsidRDefault="002E5E87">
      <w:pPr>
        <w:rPr>
          <w:rFonts w:ascii="Apple Garamond Light Italic" w:hAnsi="Apple Garamond Light Italic"/>
        </w:rPr>
      </w:pPr>
      <w:r>
        <w:lastRenderedPageBreak/>
        <w:br w:type="page"/>
      </w:r>
    </w:p>
    <w:p w14:paraId="3FACD889" w14:textId="64FBCE98" w:rsidR="002E5E87" w:rsidRDefault="002E5E87">
      <w:pPr>
        <w:rPr>
          <w:rFonts w:ascii="Apple Garamond Light Italic" w:hAnsi="Apple Garamond Light Italic"/>
        </w:rPr>
      </w:pPr>
      <w:r>
        <w:lastRenderedPageBreak/>
        <w:br w:type="page"/>
      </w:r>
    </w:p>
    <w:p w14:paraId="2B317A5B" w14:textId="242FC66F" w:rsidR="002E5E87" w:rsidRDefault="002E5E87">
      <w:pPr>
        <w:rPr>
          <w:rFonts w:ascii="Apple Garamond Light Italic" w:hAnsi="Apple Garamond Light Italic"/>
        </w:rPr>
      </w:pPr>
      <w:r>
        <w:lastRenderedPageBreak/>
        <w:br w:type="page"/>
      </w:r>
    </w:p>
    <w:p w14:paraId="57DC4DD7" w14:textId="39A30FD1" w:rsidR="002E5E87" w:rsidRDefault="002E5E87">
      <w:pPr>
        <w:rPr>
          <w:rFonts w:ascii="Apple Garamond Light Italic" w:hAnsi="Apple Garamond Light Italic"/>
        </w:rPr>
      </w:pPr>
      <w:r>
        <w:lastRenderedPageBreak/>
        <w:br w:type="page"/>
      </w:r>
    </w:p>
    <w:p w14:paraId="3FA28F2E" w14:textId="5A5BB1C6" w:rsidR="002E5E87" w:rsidRDefault="002E5E87">
      <w:pPr>
        <w:rPr>
          <w:rFonts w:ascii="Apple Garamond Light Italic" w:hAnsi="Apple Garamond Light Italic"/>
        </w:rPr>
      </w:pPr>
      <w:r>
        <w:lastRenderedPageBreak/>
        <w:br w:type="page"/>
      </w:r>
    </w:p>
    <w:p w14:paraId="0ABFDF83" w14:textId="7DEE4B40" w:rsidR="002E5E87" w:rsidRDefault="002E5E87">
      <w:pPr>
        <w:rPr>
          <w:rFonts w:ascii="Apple Garamond Light Italic" w:hAnsi="Apple Garamond Light Italic"/>
        </w:rPr>
      </w:pPr>
      <w:r>
        <w:lastRenderedPageBreak/>
        <w:br w:type="page"/>
      </w:r>
    </w:p>
    <w:p w14:paraId="39C9CBF7" w14:textId="0DA283FF" w:rsidR="002E5E87" w:rsidRDefault="002E5E87">
      <w:pPr>
        <w:rPr>
          <w:rFonts w:ascii="Apple Garamond Light Italic" w:hAnsi="Apple Garamond Light Italic"/>
        </w:rPr>
      </w:pPr>
      <w:r>
        <w:lastRenderedPageBreak/>
        <w:br w:type="page"/>
      </w:r>
    </w:p>
    <w:p w14:paraId="2EAE8922" w14:textId="78CF995E" w:rsidR="002E5E87" w:rsidRDefault="002E5E87">
      <w:pPr>
        <w:rPr>
          <w:rFonts w:ascii="Apple Garamond Light Italic" w:hAnsi="Apple Garamond Light Italic"/>
        </w:rPr>
      </w:pPr>
      <w:r>
        <w:lastRenderedPageBreak/>
        <w:br w:type="page"/>
      </w:r>
    </w:p>
    <w:p w14:paraId="4F3B97F2" w14:textId="3C40EEDD" w:rsidR="002E5E87" w:rsidRDefault="002E5E87">
      <w:pPr>
        <w:rPr>
          <w:rFonts w:ascii="Apple Garamond Light Italic" w:hAnsi="Apple Garamond Light Italic"/>
        </w:rPr>
      </w:pPr>
      <w:r>
        <w:lastRenderedPageBreak/>
        <w:br w:type="page"/>
      </w:r>
    </w:p>
    <w:p w14:paraId="221866DC" w14:textId="1D2EBFD8" w:rsidR="002E5E87" w:rsidRDefault="002E5E87">
      <w:pPr>
        <w:rPr>
          <w:rFonts w:ascii="Apple Garamond Light Italic" w:hAnsi="Apple Garamond Light Italic"/>
        </w:rPr>
      </w:pPr>
      <w:r>
        <w:lastRenderedPageBreak/>
        <w:br w:type="page"/>
      </w:r>
    </w:p>
    <w:p w14:paraId="2582849B" w14:textId="1B25FE8F" w:rsidR="002E5E87" w:rsidRDefault="002E5E87">
      <w:pPr>
        <w:rPr>
          <w:rFonts w:ascii="Apple Garamond Light Italic" w:hAnsi="Apple Garamond Light Italic"/>
        </w:rPr>
      </w:pPr>
      <w:r>
        <w:lastRenderedPageBreak/>
        <w:br w:type="page"/>
      </w:r>
    </w:p>
    <w:p w14:paraId="1BA37C08" w14:textId="69DA0EB4" w:rsidR="002E5E87" w:rsidRDefault="002E5E87">
      <w:pPr>
        <w:rPr>
          <w:rFonts w:ascii="Apple Garamond Light Italic" w:hAnsi="Apple Garamond Light Italic"/>
        </w:rPr>
      </w:pPr>
      <w:r>
        <w:lastRenderedPageBreak/>
        <w:br w:type="page"/>
      </w:r>
    </w:p>
    <w:p w14:paraId="6D72FA63" w14:textId="6EFC907D" w:rsidR="002E5E87" w:rsidRDefault="002E5E87">
      <w:pPr>
        <w:rPr>
          <w:rFonts w:ascii="Apple Garamond Light Italic" w:hAnsi="Apple Garamond Light Italic"/>
        </w:rPr>
      </w:pPr>
      <w:r>
        <w:lastRenderedPageBreak/>
        <w:br w:type="page"/>
      </w:r>
    </w:p>
    <w:p w14:paraId="6A3FF43C" w14:textId="32898022" w:rsidR="002E5E87" w:rsidRDefault="002E5E87">
      <w:pPr>
        <w:rPr>
          <w:rFonts w:ascii="Apple Garamond Light Italic" w:hAnsi="Apple Garamond Light Italic"/>
        </w:rPr>
      </w:pPr>
      <w:r>
        <w:lastRenderedPageBreak/>
        <w:br w:type="page"/>
      </w:r>
    </w:p>
    <w:p w14:paraId="60056620" w14:textId="4A2BC84B" w:rsidR="002E5E87" w:rsidRDefault="002E5E87">
      <w:pPr>
        <w:rPr>
          <w:rFonts w:ascii="Apple Garamond Light Italic" w:hAnsi="Apple Garamond Light Italic"/>
        </w:rPr>
      </w:pPr>
      <w:r>
        <w:lastRenderedPageBreak/>
        <w:br w:type="page"/>
      </w:r>
    </w:p>
    <w:p w14:paraId="0CAFC9F4" w14:textId="4EE34DE9" w:rsidR="002E5E87" w:rsidRDefault="002E5E87">
      <w:pPr>
        <w:rPr>
          <w:rFonts w:ascii="Apple Garamond Light Italic" w:hAnsi="Apple Garamond Light Italic"/>
        </w:rPr>
      </w:pPr>
      <w:r>
        <w:lastRenderedPageBreak/>
        <w:br w:type="page"/>
      </w:r>
    </w:p>
    <w:p w14:paraId="0130CD4C" w14:textId="4840946E" w:rsidR="002E5E87" w:rsidRDefault="002E5E87">
      <w:pPr>
        <w:rPr>
          <w:rFonts w:ascii="Apple Garamond Light Italic" w:hAnsi="Apple Garamond Light Italic"/>
        </w:rPr>
      </w:pPr>
      <w:r>
        <w:lastRenderedPageBreak/>
        <w:br w:type="page"/>
      </w:r>
    </w:p>
    <w:p w14:paraId="708B2629" w14:textId="2543F546" w:rsidR="002E5E87" w:rsidRDefault="002E5E87">
      <w:pPr>
        <w:rPr>
          <w:rFonts w:ascii="Apple Garamond Light Italic" w:hAnsi="Apple Garamond Light Italic"/>
        </w:rPr>
      </w:pPr>
      <w:r>
        <w:lastRenderedPageBreak/>
        <w:br w:type="page"/>
      </w:r>
    </w:p>
    <w:p w14:paraId="3B253401" w14:textId="1D48DF56" w:rsidR="002E5E87" w:rsidRDefault="002E5E87">
      <w:pPr>
        <w:rPr>
          <w:rFonts w:ascii="Apple Garamond Light Italic" w:hAnsi="Apple Garamond Light Italic"/>
        </w:rPr>
      </w:pPr>
      <w:r>
        <w:lastRenderedPageBreak/>
        <w:br w:type="page"/>
      </w:r>
    </w:p>
    <w:p w14:paraId="0FAC98F9" w14:textId="6B753ACE" w:rsidR="002E5E87" w:rsidRDefault="002E5E87">
      <w:pPr>
        <w:rPr>
          <w:rFonts w:ascii="Apple Garamond Light Italic" w:hAnsi="Apple Garamond Light Italic"/>
        </w:rPr>
      </w:pPr>
      <w:r>
        <w:lastRenderedPageBreak/>
        <w:br w:type="page"/>
      </w:r>
    </w:p>
    <w:p w14:paraId="0B5DF371" w14:textId="2E50DA3E" w:rsidR="002E5E87" w:rsidRDefault="002E5E87">
      <w:pPr>
        <w:rPr>
          <w:rFonts w:ascii="Apple Garamond Light Italic" w:hAnsi="Apple Garamond Light Italic"/>
        </w:rPr>
      </w:pPr>
      <w:r>
        <w:lastRenderedPageBreak/>
        <w:br w:type="page"/>
      </w:r>
    </w:p>
    <w:p w14:paraId="6ED14C18" w14:textId="6E61312C" w:rsidR="002E5E87" w:rsidRDefault="002E5E87">
      <w:pPr>
        <w:rPr>
          <w:rFonts w:ascii="Apple Garamond Light Italic" w:hAnsi="Apple Garamond Light Italic"/>
        </w:rPr>
      </w:pPr>
      <w:r>
        <w:lastRenderedPageBreak/>
        <w:br w:type="page"/>
      </w:r>
    </w:p>
    <w:p w14:paraId="21A859F3" w14:textId="528F8795" w:rsidR="002E5E87" w:rsidRDefault="002E5E87">
      <w:pPr>
        <w:rPr>
          <w:rFonts w:ascii="Apple Garamond Light Italic" w:hAnsi="Apple Garamond Light Italic"/>
        </w:rPr>
      </w:pPr>
      <w:r>
        <w:lastRenderedPageBreak/>
        <w:br w:type="page"/>
      </w:r>
    </w:p>
    <w:p w14:paraId="675143D5" w14:textId="33A42104" w:rsidR="002E5E87" w:rsidRDefault="002E5E87">
      <w:pPr>
        <w:rPr>
          <w:rFonts w:ascii="Apple Garamond Light Italic" w:hAnsi="Apple Garamond Light Italic"/>
        </w:rPr>
      </w:pPr>
      <w:r>
        <w:lastRenderedPageBreak/>
        <w:br w:type="page"/>
      </w:r>
    </w:p>
    <w:p w14:paraId="3A9359BD" w14:textId="41E685D8" w:rsidR="002E5E87" w:rsidRDefault="002E5E87">
      <w:pPr>
        <w:rPr>
          <w:rFonts w:ascii="Apple Garamond Light Italic" w:hAnsi="Apple Garamond Light Italic"/>
        </w:rPr>
      </w:pPr>
      <w:r>
        <w:lastRenderedPageBreak/>
        <w:br w:type="page"/>
      </w:r>
    </w:p>
    <w:p w14:paraId="43A995AC" w14:textId="5BDFB808" w:rsidR="002E5E87" w:rsidRDefault="002E5E87">
      <w:pPr>
        <w:rPr>
          <w:rFonts w:ascii="Apple Garamond Light Italic" w:hAnsi="Apple Garamond Light Italic"/>
        </w:rPr>
      </w:pPr>
      <w:r>
        <w:lastRenderedPageBreak/>
        <w:br w:type="page"/>
      </w:r>
    </w:p>
    <w:p w14:paraId="30A3EEDD" w14:textId="1C0F539A" w:rsidR="002E5E87" w:rsidRDefault="002E5E87">
      <w:pPr>
        <w:rPr>
          <w:rFonts w:ascii="Apple Garamond Light Italic" w:hAnsi="Apple Garamond Light Italic"/>
        </w:rPr>
      </w:pPr>
      <w:r>
        <w:lastRenderedPageBreak/>
        <w:br w:type="page"/>
      </w:r>
    </w:p>
    <w:p w14:paraId="13070115" w14:textId="0EC136B5" w:rsidR="002E5E87" w:rsidRDefault="002E5E87">
      <w:pPr>
        <w:rPr>
          <w:rFonts w:ascii="Apple Garamond Light Italic" w:hAnsi="Apple Garamond Light Italic"/>
        </w:rPr>
      </w:pPr>
      <w:r>
        <w:lastRenderedPageBreak/>
        <w:br w:type="page"/>
      </w:r>
    </w:p>
    <w:p w14:paraId="255C7A73" w14:textId="67D24632" w:rsidR="002E5E87" w:rsidRDefault="002E5E87">
      <w:pPr>
        <w:rPr>
          <w:rFonts w:ascii="Apple Garamond Light Italic" w:hAnsi="Apple Garamond Light Italic"/>
        </w:rPr>
      </w:pPr>
      <w:r>
        <w:lastRenderedPageBreak/>
        <w:br w:type="page"/>
      </w:r>
    </w:p>
    <w:p w14:paraId="08DBE3C1" w14:textId="76BD12B1" w:rsidR="002E5E87" w:rsidRDefault="002E5E87">
      <w:pPr>
        <w:rPr>
          <w:rFonts w:ascii="Apple Garamond Light Italic" w:hAnsi="Apple Garamond Light Italic"/>
        </w:rPr>
      </w:pPr>
      <w:r>
        <w:lastRenderedPageBreak/>
        <w:br w:type="page"/>
      </w:r>
    </w:p>
    <w:p w14:paraId="4E82F740" w14:textId="11544245" w:rsidR="002E5E87" w:rsidRDefault="002E5E87">
      <w:pPr>
        <w:rPr>
          <w:rFonts w:ascii="Apple Garamond Light Italic" w:hAnsi="Apple Garamond Light Italic"/>
        </w:rPr>
      </w:pPr>
      <w:r>
        <w:lastRenderedPageBreak/>
        <w:br w:type="page"/>
      </w:r>
    </w:p>
    <w:p w14:paraId="2A75CC12" w14:textId="2AB04DF3" w:rsidR="002E5E87" w:rsidRDefault="002E5E87">
      <w:pPr>
        <w:rPr>
          <w:rFonts w:ascii="Apple Garamond Light Italic" w:hAnsi="Apple Garamond Light Italic"/>
        </w:rPr>
      </w:pPr>
      <w:r>
        <w:lastRenderedPageBreak/>
        <w:br w:type="page"/>
      </w:r>
    </w:p>
    <w:p w14:paraId="3D89069B" w14:textId="4CCF3436" w:rsidR="002E5E87" w:rsidRDefault="002E5E87">
      <w:pPr>
        <w:rPr>
          <w:rFonts w:ascii="Apple Garamond Light Italic" w:hAnsi="Apple Garamond Light Italic"/>
        </w:rPr>
      </w:pPr>
      <w:r>
        <w:lastRenderedPageBreak/>
        <w:br w:type="page"/>
      </w:r>
    </w:p>
    <w:p w14:paraId="4412D588" w14:textId="4DD4E19A" w:rsidR="002E5E87" w:rsidRDefault="002E5E87">
      <w:pPr>
        <w:rPr>
          <w:rFonts w:ascii="Apple Garamond Light Italic" w:hAnsi="Apple Garamond Light Italic"/>
        </w:rPr>
      </w:pPr>
      <w:r>
        <w:lastRenderedPageBreak/>
        <w:br w:type="page"/>
      </w:r>
    </w:p>
    <w:p w14:paraId="5ABF0716" w14:textId="5583F3AF" w:rsidR="001F4871" w:rsidRPr="00813C98" w:rsidRDefault="001F4871" w:rsidP="001F4871">
      <w:pPr>
        <w:pStyle w:val="Ttulo2"/>
      </w:pPr>
      <w:bookmarkStart w:id="363" w:name="_Toc408140620"/>
      <w:r>
        <w:lastRenderedPageBreak/>
        <w:t>Documantación IMU Monitor</w:t>
      </w:r>
      <w:bookmarkEnd w:id="363"/>
    </w:p>
    <w:sectPr w:rsidR="001F4871" w:rsidRPr="00813C98" w:rsidSect="00185C6C">
      <w:headerReference w:type="even" r:id="rId32"/>
      <w:type w:val="continuous"/>
      <w:pgSz w:w="12240" w:h="15840" w:code="1"/>
      <w:pgMar w:top="1814" w:right="2722" w:bottom="1440" w:left="1469"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BBE29" w14:textId="77777777" w:rsidR="00411034" w:rsidRDefault="00411034">
      <w:r>
        <w:separator/>
      </w:r>
    </w:p>
    <w:p w14:paraId="144AEC16" w14:textId="77777777" w:rsidR="00411034" w:rsidRDefault="00411034"/>
  </w:endnote>
  <w:endnote w:type="continuationSeparator" w:id="0">
    <w:p w14:paraId="22FFFA75" w14:textId="77777777" w:rsidR="00411034" w:rsidRDefault="00411034">
      <w:r>
        <w:continuationSeparator/>
      </w:r>
    </w:p>
    <w:p w14:paraId="51382090" w14:textId="77777777" w:rsidR="00411034" w:rsidRDefault="004110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76FD9" w14:textId="77777777" w:rsidR="00411034" w:rsidRDefault="00411034">
      <w:r>
        <w:separator/>
      </w:r>
    </w:p>
    <w:p w14:paraId="29FAB68B" w14:textId="77777777" w:rsidR="00411034" w:rsidRDefault="00411034"/>
  </w:footnote>
  <w:footnote w:type="continuationSeparator" w:id="0">
    <w:p w14:paraId="4C0AEBD0" w14:textId="77777777" w:rsidR="00411034" w:rsidRDefault="00411034">
      <w:r>
        <w:continuationSeparator/>
      </w:r>
    </w:p>
    <w:p w14:paraId="5A057123" w14:textId="77777777" w:rsidR="00411034" w:rsidRDefault="0041103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CC628" w14:textId="77777777" w:rsidR="00102A65" w:rsidRDefault="00102A65" w:rsidP="00185C6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45CAE3AB" w14:textId="77777777" w:rsidR="00102A65" w:rsidRPr="00913010" w:rsidRDefault="00102A65" w:rsidP="00185C6C">
    <w:pPr>
      <w:pStyle w:val="Piedepgina"/>
      <w:framePr w:w="1809" w:h="913" w:hRule="exact" w:wrap="around" w:vAnchor="page" w:hAnchor="page" w:x="9937" w:y="1857"/>
      <w:jc w:val="right"/>
      <w:rPr>
        <w:rStyle w:val="Nmerodepgina"/>
      </w:rPr>
    </w:pPr>
  </w:p>
  <w:p w14:paraId="7DDA13EA" w14:textId="77777777" w:rsidR="00102A65" w:rsidRPr="00913010" w:rsidRDefault="00102A65" w:rsidP="00102A65">
    <w:pPr>
      <w:pStyle w:val="Piedepgina"/>
      <w:framePr w:w="753" w:wrap="around" w:vAnchor="page" w:hAnchor="page" w:x="10937" w:y="3533"/>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82C4D">
      <w:rPr>
        <w:rStyle w:val="Nmerodepgina"/>
        <w:rFonts w:ascii="Century Schoolbook" w:hAnsi="Century Schoolbook"/>
        <w:noProof/>
        <w:sz w:val="28"/>
      </w:rPr>
      <w:t>51</w:t>
    </w:r>
    <w:r>
      <w:rPr>
        <w:rStyle w:val="Nmerodepgina"/>
        <w:rFonts w:ascii="Century Schoolbook" w:hAnsi="Century Schoolbook"/>
        <w:sz w:val="28"/>
      </w:rPr>
      <w:fldChar w:fldCharType="end"/>
    </w:r>
  </w:p>
  <w:p w14:paraId="2889C2D3" w14:textId="11F9BBA7" w:rsidR="00102A65" w:rsidRDefault="00102A65" w:rsidP="003D23BC">
    <w:pPr>
      <w:pStyle w:val="Encabezado"/>
      <w:tabs>
        <w:tab w:val="clear" w:pos="4419"/>
        <w:tab w:val="clear" w:pos="8838"/>
        <w:tab w:val="left" w:pos="533"/>
      </w:tabs>
    </w:pPr>
    <w:r w:rsidRPr="00E76BF2">
      <mc:AlternateContent>
        <mc:Choice Requires="wps">
          <w:drawing>
            <wp:anchor distT="4294967295" distB="4294967295" distL="114300" distR="114300" simplePos="0" relativeHeight="251668480" behindDoc="0" locked="0" layoutInCell="1" allowOverlap="1" wp14:anchorId="42C78539" wp14:editId="77E4D23E">
              <wp:simplePos x="0" y="0"/>
              <wp:positionH relativeFrom="column">
                <wp:posOffset>5150856</wp:posOffset>
              </wp:positionH>
              <wp:positionV relativeFrom="paragraph">
                <wp:posOffset>2043430</wp:posOffset>
              </wp:positionV>
              <wp:extent cx="1348105" cy="0"/>
              <wp:effectExtent l="0" t="0" r="23495" b="19050"/>
              <wp:wrapNone/>
              <wp:docPr id="1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00EC9C" id="Line 1"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5.6pt,160.9pt" to="511.75pt,16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" strokeweight="2pt"/>
          </w:pict>
        </mc:Fallback>
      </mc:AlternateContent>
    </w:r>
    <w:r w:rsidRPr="00E76BF2">
      <mc:AlternateContent>
        <mc:Choice Requires="wps">
          <w:drawing>
            <wp:anchor distT="4294967295" distB="4294967295" distL="114300" distR="114300" simplePos="0" relativeHeight="251669504" behindDoc="0" locked="0" layoutInCell="1" allowOverlap="1" wp14:anchorId="15BCEBDA" wp14:editId="5B691214">
              <wp:simplePos x="0" y="0"/>
              <wp:positionH relativeFrom="column">
                <wp:posOffset>-9896</wp:posOffset>
              </wp:positionH>
              <wp:positionV relativeFrom="paragraph">
                <wp:posOffset>448310</wp:posOffset>
              </wp:positionV>
              <wp:extent cx="6539865" cy="0"/>
              <wp:effectExtent l="0" t="0" r="32385" b="19050"/>
              <wp:wrapNone/>
              <wp:docPr id="1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BF54C" id="Line 2"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35.3pt" to="514.15pt,3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ylJFA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"/>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102A65" w:rsidRPr="00913010" w:rsidRDefault="00102A65"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102A65" w:rsidRPr="00913010" w:rsidRDefault="00102A65" w:rsidP="003D23BC">
    <w:pPr>
      <w:pStyle w:val="Piedepgina"/>
      <w:framePr w:w="1825" w:h="1145" w:hRule="exact" w:wrap="around" w:vAnchor="page" w:hAnchor="page" w:x="513" w:y="1793"/>
      <w:rPr>
        <w:rStyle w:val="Nmerodepgina"/>
      </w:rPr>
    </w:pPr>
  </w:p>
  <w:p w14:paraId="07D00AB7" w14:textId="403831E5" w:rsidR="00102A65" w:rsidRPr="00913010" w:rsidRDefault="00102A65"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82C4D">
      <w:rPr>
        <w:rStyle w:val="Nmerodepgina"/>
        <w:rFonts w:ascii="Century Schoolbook" w:hAnsi="Century Schoolbook"/>
        <w:noProof/>
        <w:sz w:val="28"/>
      </w:rPr>
      <w:t>52</w:t>
    </w:r>
    <w:r>
      <w:rPr>
        <w:rStyle w:val="Nmerodepgina"/>
        <w:rFonts w:ascii="Century Schoolbook" w:hAnsi="Century Schoolbook"/>
        <w:sz w:val="28"/>
      </w:rPr>
      <w:fldChar w:fldCharType="end"/>
    </w:r>
  </w:p>
  <w:p w14:paraId="5337C7CD" w14:textId="6223EE88" w:rsidR="00102A65" w:rsidRDefault="00102A65">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718D50EE">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E0F00A"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mirrorMargin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6AB3"/>
    <w:rsid w:val="00027C2E"/>
    <w:rsid w:val="000345D1"/>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0F56AF"/>
    <w:rsid w:val="0010135F"/>
    <w:rsid w:val="00101684"/>
    <w:rsid w:val="00102A65"/>
    <w:rsid w:val="0010470B"/>
    <w:rsid w:val="00104BFD"/>
    <w:rsid w:val="00105DDA"/>
    <w:rsid w:val="00107E17"/>
    <w:rsid w:val="00112AF1"/>
    <w:rsid w:val="00115415"/>
    <w:rsid w:val="0012312E"/>
    <w:rsid w:val="00123592"/>
    <w:rsid w:val="0012584C"/>
    <w:rsid w:val="00140D21"/>
    <w:rsid w:val="00152F21"/>
    <w:rsid w:val="00156248"/>
    <w:rsid w:val="00157C96"/>
    <w:rsid w:val="00165706"/>
    <w:rsid w:val="001661AF"/>
    <w:rsid w:val="00167A94"/>
    <w:rsid w:val="001737FA"/>
    <w:rsid w:val="001738FF"/>
    <w:rsid w:val="00174083"/>
    <w:rsid w:val="00181253"/>
    <w:rsid w:val="00181304"/>
    <w:rsid w:val="0018358C"/>
    <w:rsid w:val="001840E7"/>
    <w:rsid w:val="00185C6C"/>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4871"/>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54D28"/>
    <w:rsid w:val="00264190"/>
    <w:rsid w:val="00270C1B"/>
    <w:rsid w:val="002723DE"/>
    <w:rsid w:val="002739A0"/>
    <w:rsid w:val="0028411C"/>
    <w:rsid w:val="00285E3E"/>
    <w:rsid w:val="00292B0D"/>
    <w:rsid w:val="002938A8"/>
    <w:rsid w:val="00296D31"/>
    <w:rsid w:val="002976CE"/>
    <w:rsid w:val="002A06FF"/>
    <w:rsid w:val="002A2E1D"/>
    <w:rsid w:val="002A3291"/>
    <w:rsid w:val="002A632D"/>
    <w:rsid w:val="002A6BB1"/>
    <w:rsid w:val="002C5A5B"/>
    <w:rsid w:val="002C5CAA"/>
    <w:rsid w:val="002D05EE"/>
    <w:rsid w:val="002D71CD"/>
    <w:rsid w:val="002E3DF0"/>
    <w:rsid w:val="002E4CF7"/>
    <w:rsid w:val="002E54AA"/>
    <w:rsid w:val="002E57F4"/>
    <w:rsid w:val="002E5E87"/>
    <w:rsid w:val="002E75C2"/>
    <w:rsid w:val="002F18F6"/>
    <w:rsid w:val="002F3941"/>
    <w:rsid w:val="002F3ECD"/>
    <w:rsid w:val="002F55BA"/>
    <w:rsid w:val="002F6CA1"/>
    <w:rsid w:val="00300D25"/>
    <w:rsid w:val="00307540"/>
    <w:rsid w:val="00314F66"/>
    <w:rsid w:val="00315928"/>
    <w:rsid w:val="00320D12"/>
    <w:rsid w:val="0032340B"/>
    <w:rsid w:val="00323D62"/>
    <w:rsid w:val="003338D4"/>
    <w:rsid w:val="00334ED8"/>
    <w:rsid w:val="00342F64"/>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1034"/>
    <w:rsid w:val="0041270C"/>
    <w:rsid w:val="00415484"/>
    <w:rsid w:val="004160ED"/>
    <w:rsid w:val="00422296"/>
    <w:rsid w:val="00426150"/>
    <w:rsid w:val="00431330"/>
    <w:rsid w:val="004322BC"/>
    <w:rsid w:val="004377F2"/>
    <w:rsid w:val="00443B04"/>
    <w:rsid w:val="00447FB2"/>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46821"/>
    <w:rsid w:val="005559CC"/>
    <w:rsid w:val="00556352"/>
    <w:rsid w:val="005644D2"/>
    <w:rsid w:val="0056698F"/>
    <w:rsid w:val="005671F6"/>
    <w:rsid w:val="00573938"/>
    <w:rsid w:val="0057549A"/>
    <w:rsid w:val="00582042"/>
    <w:rsid w:val="005829E9"/>
    <w:rsid w:val="005837D8"/>
    <w:rsid w:val="00590FEC"/>
    <w:rsid w:val="00595CB8"/>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16A8"/>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43B"/>
    <w:rsid w:val="00687D79"/>
    <w:rsid w:val="00693B8B"/>
    <w:rsid w:val="00694BBA"/>
    <w:rsid w:val="006968AC"/>
    <w:rsid w:val="006A45A9"/>
    <w:rsid w:val="006A4ECC"/>
    <w:rsid w:val="006A525E"/>
    <w:rsid w:val="006A6F3D"/>
    <w:rsid w:val="006B7CF9"/>
    <w:rsid w:val="006C134B"/>
    <w:rsid w:val="006C6AEA"/>
    <w:rsid w:val="006D056D"/>
    <w:rsid w:val="006E721C"/>
    <w:rsid w:val="006F1656"/>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3C98"/>
    <w:rsid w:val="008153E4"/>
    <w:rsid w:val="008169C7"/>
    <w:rsid w:val="00817963"/>
    <w:rsid w:val="008235A4"/>
    <w:rsid w:val="00823A68"/>
    <w:rsid w:val="008413AB"/>
    <w:rsid w:val="008422E2"/>
    <w:rsid w:val="00846ED8"/>
    <w:rsid w:val="00851755"/>
    <w:rsid w:val="00857942"/>
    <w:rsid w:val="00857F4B"/>
    <w:rsid w:val="00860462"/>
    <w:rsid w:val="00861B77"/>
    <w:rsid w:val="0086288A"/>
    <w:rsid w:val="008629EE"/>
    <w:rsid w:val="008662F3"/>
    <w:rsid w:val="0086667A"/>
    <w:rsid w:val="00880B22"/>
    <w:rsid w:val="00880C18"/>
    <w:rsid w:val="00881E55"/>
    <w:rsid w:val="00882C4D"/>
    <w:rsid w:val="00890C97"/>
    <w:rsid w:val="008957C0"/>
    <w:rsid w:val="00896A1C"/>
    <w:rsid w:val="008A405F"/>
    <w:rsid w:val="008A5049"/>
    <w:rsid w:val="008C1DDE"/>
    <w:rsid w:val="008C4A14"/>
    <w:rsid w:val="008D06B4"/>
    <w:rsid w:val="008E2B01"/>
    <w:rsid w:val="008E3A96"/>
    <w:rsid w:val="008E4546"/>
    <w:rsid w:val="008E71A3"/>
    <w:rsid w:val="008F0AA6"/>
    <w:rsid w:val="008F1FD2"/>
    <w:rsid w:val="008F3E9B"/>
    <w:rsid w:val="008F5B9B"/>
    <w:rsid w:val="008F5FF8"/>
    <w:rsid w:val="009024D8"/>
    <w:rsid w:val="00905B55"/>
    <w:rsid w:val="009108EF"/>
    <w:rsid w:val="00910B9F"/>
    <w:rsid w:val="00911E0C"/>
    <w:rsid w:val="00913010"/>
    <w:rsid w:val="00913A58"/>
    <w:rsid w:val="00916EAE"/>
    <w:rsid w:val="0091763A"/>
    <w:rsid w:val="00920088"/>
    <w:rsid w:val="009236C4"/>
    <w:rsid w:val="00927717"/>
    <w:rsid w:val="0093040B"/>
    <w:rsid w:val="009335E9"/>
    <w:rsid w:val="00934E92"/>
    <w:rsid w:val="00943CE7"/>
    <w:rsid w:val="00944B43"/>
    <w:rsid w:val="00945944"/>
    <w:rsid w:val="00950E7D"/>
    <w:rsid w:val="00951AEB"/>
    <w:rsid w:val="00953357"/>
    <w:rsid w:val="00970D73"/>
    <w:rsid w:val="009727B5"/>
    <w:rsid w:val="00973652"/>
    <w:rsid w:val="00973949"/>
    <w:rsid w:val="00974054"/>
    <w:rsid w:val="00987130"/>
    <w:rsid w:val="00996C8F"/>
    <w:rsid w:val="009A017E"/>
    <w:rsid w:val="009A18B3"/>
    <w:rsid w:val="009B1D21"/>
    <w:rsid w:val="009B2B56"/>
    <w:rsid w:val="009B36AE"/>
    <w:rsid w:val="009B469A"/>
    <w:rsid w:val="009B5AE6"/>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52A7E"/>
    <w:rsid w:val="00A60C7A"/>
    <w:rsid w:val="00A6148E"/>
    <w:rsid w:val="00A61715"/>
    <w:rsid w:val="00A635C0"/>
    <w:rsid w:val="00A71B3E"/>
    <w:rsid w:val="00A72953"/>
    <w:rsid w:val="00A81643"/>
    <w:rsid w:val="00AA210E"/>
    <w:rsid w:val="00AA3471"/>
    <w:rsid w:val="00AA4447"/>
    <w:rsid w:val="00AB0606"/>
    <w:rsid w:val="00AB5DE4"/>
    <w:rsid w:val="00AB7770"/>
    <w:rsid w:val="00AB7B60"/>
    <w:rsid w:val="00AC1335"/>
    <w:rsid w:val="00AD0DE5"/>
    <w:rsid w:val="00AD25C0"/>
    <w:rsid w:val="00AE3257"/>
    <w:rsid w:val="00AE4B66"/>
    <w:rsid w:val="00AF025D"/>
    <w:rsid w:val="00B01176"/>
    <w:rsid w:val="00B01DFE"/>
    <w:rsid w:val="00B02542"/>
    <w:rsid w:val="00B037E9"/>
    <w:rsid w:val="00B03FA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C659A"/>
    <w:rsid w:val="00BD334E"/>
    <w:rsid w:val="00BD4DA2"/>
    <w:rsid w:val="00BD5528"/>
    <w:rsid w:val="00BD6626"/>
    <w:rsid w:val="00BE5FCB"/>
    <w:rsid w:val="00BE7C83"/>
    <w:rsid w:val="00BF321A"/>
    <w:rsid w:val="00BF3F13"/>
    <w:rsid w:val="00BF5654"/>
    <w:rsid w:val="00BF6956"/>
    <w:rsid w:val="00C02F9F"/>
    <w:rsid w:val="00C04D3B"/>
    <w:rsid w:val="00C07C6C"/>
    <w:rsid w:val="00C1040C"/>
    <w:rsid w:val="00C10BA4"/>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6A00"/>
    <w:rsid w:val="00D075B9"/>
    <w:rsid w:val="00D07987"/>
    <w:rsid w:val="00D20357"/>
    <w:rsid w:val="00D205F8"/>
    <w:rsid w:val="00D20B19"/>
    <w:rsid w:val="00D2200F"/>
    <w:rsid w:val="00D2524C"/>
    <w:rsid w:val="00D2623C"/>
    <w:rsid w:val="00D4158B"/>
    <w:rsid w:val="00D45258"/>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1FA9"/>
    <w:rsid w:val="00DA208E"/>
    <w:rsid w:val="00DA2DC5"/>
    <w:rsid w:val="00DA503F"/>
    <w:rsid w:val="00DA7232"/>
    <w:rsid w:val="00DA7BF1"/>
    <w:rsid w:val="00DB3627"/>
    <w:rsid w:val="00DC567D"/>
    <w:rsid w:val="00DD1E08"/>
    <w:rsid w:val="00DD454C"/>
    <w:rsid w:val="00DD6492"/>
    <w:rsid w:val="00DE1E80"/>
    <w:rsid w:val="00DE264B"/>
    <w:rsid w:val="00DE672A"/>
    <w:rsid w:val="00DE7AD3"/>
    <w:rsid w:val="00E01E62"/>
    <w:rsid w:val="00E11516"/>
    <w:rsid w:val="00E1302A"/>
    <w:rsid w:val="00E24120"/>
    <w:rsid w:val="00E253D2"/>
    <w:rsid w:val="00E25B76"/>
    <w:rsid w:val="00E3634F"/>
    <w:rsid w:val="00E43AE7"/>
    <w:rsid w:val="00E477F9"/>
    <w:rsid w:val="00E50283"/>
    <w:rsid w:val="00E51B66"/>
    <w:rsid w:val="00E53ED6"/>
    <w:rsid w:val="00E61470"/>
    <w:rsid w:val="00E6158E"/>
    <w:rsid w:val="00E71A51"/>
    <w:rsid w:val="00E7405F"/>
    <w:rsid w:val="00E76BF2"/>
    <w:rsid w:val="00E7735D"/>
    <w:rsid w:val="00E90E04"/>
    <w:rsid w:val="00EA0715"/>
    <w:rsid w:val="00EA0C94"/>
    <w:rsid w:val="00EA730C"/>
    <w:rsid w:val="00EB2956"/>
    <w:rsid w:val="00EB5EB1"/>
    <w:rsid w:val="00EC0E77"/>
    <w:rsid w:val="00EC5A4F"/>
    <w:rsid w:val="00EC6950"/>
    <w:rsid w:val="00ED2EB2"/>
    <w:rsid w:val="00EE0AD7"/>
    <w:rsid w:val="00EE245A"/>
    <w:rsid w:val="00EE342F"/>
    <w:rsid w:val="00EE460E"/>
    <w:rsid w:val="00EF0413"/>
    <w:rsid w:val="00EF209D"/>
    <w:rsid w:val="00EF5FC5"/>
    <w:rsid w:val="00F00961"/>
    <w:rsid w:val="00F017A5"/>
    <w:rsid w:val="00F0757A"/>
    <w:rsid w:val="00F151D0"/>
    <w:rsid w:val="00F15492"/>
    <w:rsid w:val="00F21D06"/>
    <w:rsid w:val="00F222A7"/>
    <w:rsid w:val="00F24CC2"/>
    <w:rsid w:val="00F2780B"/>
    <w:rsid w:val="00F32C31"/>
    <w:rsid w:val="00F340EF"/>
    <w:rsid w:val="00F4310A"/>
    <w:rsid w:val="00F4460F"/>
    <w:rsid w:val="00F4473E"/>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B6746"/>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s://github.com/ssepulveda/ICB_TT"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arduino.localhost:8080" TargetMode="External"/><Relationship Id="rId25" Type="http://schemas.openxmlformats.org/officeDocument/2006/relationships/hyperlink" Target="https://github.com/ssepulveda/RTGraph"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ssepulveda/RTGraph"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github.com/ssepulveda/ICB_TT"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C3CA3-93A6-495B-9FD4-7CF82692B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94</Pages>
  <Words>33792</Words>
  <Characters>192620</Characters>
  <Application>Microsoft Office Word</Application>
  <DocSecurity>0</DocSecurity>
  <Lines>1605</Lines>
  <Paragraphs>4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5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44</cp:revision>
  <cp:lastPrinted>2015-01-02T17:06:00Z</cp:lastPrinted>
  <dcterms:created xsi:type="dcterms:W3CDTF">2014-12-31T10:14:00Z</dcterms:created>
  <dcterms:modified xsi:type="dcterms:W3CDTF">2015-01-0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